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r>
        <w:t>Egham,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Pr="00A7380A" w:rsidRDefault="001657C0" w:rsidP="00A7380A">
      <w:pPr>
        <w:pStyle w:val="Standard"/>
        <w:pageBreakBefore/>
        <w:spacing w:after="240" w:line="240" w:lineRule="auto"/>
        <w:ind w:firstLine="0"/>
        <w:jc w:val="center"/>
        <w:rPr>
          <w:b/>
          <w:sz w:val="32"/>
          <w:szCs w:val="32"/>
        </w:rPr>
      </w:pPr>
      <w:r>
        <w:rPr>
          <w:b/>
          <w:sz w:val="32"/>
          <w:szCs w:val="32"/>
        </w:rPr>
        <w:lastRenderedPageBreak/>
        <w:t>Abstract</w:t>
      </w:r>
    </w:p>
    <w:p w:rsidR="004C0549" w:rsidRDefault="004C0549">
      <w:pPr>
        <w:pStyle w:val="Standard"/>
        <w:ind w:firstLine="0"/>
      </w:pPr>
      <w:r>
        <w:t>With the internet expanding at a rapid rate, centralised data storage is become unfeasible. Fortunately, computing power and storage has become cheaper meaning greater availability of resources spread around the internet. This led to development of peer-to-peer storage and lookup protocols that enable distributed data storage; improving the scalability of internet applications.</w:t>
      </w:r>
    </w:p>
    <w:p w:rsidR="004C0549" w:rsidRDefault="004C0549">
      <w:pPr>
        <w:pStyle w:val="Standard"/>
        <w:ind w:firstLine="0"/>
      </w:pPr>
    </w:p>
    <w:p w:rsidR="000D05EE" w:rsidRDefault="001657C0">
      <w:pPr>
        <w:pStyle w:val="Standard"/>
        <w:ind w:firstLine="0"/>
      </w:pPr>
      <w:r>
        <w:t>This report will look at some of the prominent existing peer-to-peer storage protocols</w:t>
      </w:r>
      <w:r w:rsidR="004C0549">
        <w:t>, how devices join their networks and how the protocols handle the transient nature of internet devices</w:t>
      </w:r>
      <w:r w:rsidR="003436F3">
        <w:t xml:space="preserve">. When actions such as </w:t>
      </w:r>
      <w:r w:rsidR="004C0549">
        <w:t xml:space="preserve">graceful departures, </w:t>
      </w:r>
      <w:r w:rsidR="004C0B74">
        <w:t>timeouts during communication attempts and device crashes</w:t>
      </w:r>
      <w:r w:rsidR="003436F3">
        <w:t xml:space="preserve"> occur</w:t>
      </w:r>
      <w:r w:rsidR="004C0B74">
        <w:t>.</w:t>
      </w:r>
      <w:r w:rsidR="004C0549">
        <w:t xml:space="preserve"> </w:t>
      </w:r>
      <w:r w:rsidR="00766E3C">
        <w:t xml:space="preserve">The report documents the implementation of one of these protocols using an actor-model </w:t>
      </w:r>
      <w:r w:rsidR="00AF1FBA">
        <w:t>framework specifically the Chord protocol implemented with the Elixir programming language. The implementation takes a layered approach to the different components with a top layer to interact with the application, one or many Chord nodes represented as Elixir processes and a layer to emulate &lt;key, value&gt; stor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rsidR="00FC44BD" w:rsidRDefault="00A776E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rsidR="00FC44BD" w:rsidRDefault="00A776E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A776E7">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A776E7">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A776E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rsidR="00FC44BD" w:rsidRDefault="00A776E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A776E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rsidR="00FC44BD" w:rsidRDefault="00A776E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rsidR="00FC44BD" w:rsidRDefault="00A776E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A776E7">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A776E7">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A776E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rsidR="00FC44BD" w:rsidRDefault="00A776E7">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rsidR="000D05EE" w:rsidRDefault="000D05EE">
      <w:pPr>
        <w:pStyle w:val="Standard"/>
        <w:ind w:firstLine="0"/>
      </w:pPr>
    </w:p>
    <w:p w:rsidR="00AE5B58" w:rsidRDefault="00AE5B58" w:rsidP="00AE5B58">
      <w:pPr>
        <w:pStyle w:val="Standard"/>
        <w:ind w:firstLine="0"/>
      </w:pPr>
      <w:r>
        <w:t xml:space="preserve">It has now become a well-established fact that the expansion of the internet, coupled with the adoption of IoT (Internet of Things) technologies, has also led to a rapid increase in the amount of data being generated. A report by IDC </w:t>
      </w:r>
      <w:r>
        <w:fldChar w:fldCharType="begin" w:fldLock="1"/>
      </w:r>
      <w:r>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fldChar w:fldCharType="separate"/>
      </w:r>
      <w:r w:rsidRPr="00542548">
        <w:rPr>
          <w:noProof/>
        </w:rPr>
        <w:t>[1]</w:t>
      </w:r>
      <w:r>
        <w:fldChar w:fldCharType="end"/>
      </w:r>
      <w:r>
        <w:t>⁠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w:t>
      </w:r>
      <w:r>
        <w:fldChar w:fldCharType="begin" w:fldLock="1"/>
      </w:r>
      <w:r>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fldChar w:fldCharType="separate"/>
      </w:r>
      <w:r w:rsidRPr="00542548">
        <w:rPr>
          <w:noProof/>
        </w:rPr>
        <w:t>[2]</w:t>
      </w:r>
      <w:r>
        <w:fldChar w:fldCharType="end"/>
      </w:r>
      <w:r>
        <w:t xml:space="preserve"> highlights the data quantities in numbers. For examples, on average every minute, 4.5 million videos are watched on YouTube, 694,444 hours of video is streamed on Netflix 55,140 photos are posted on Instagram⁠.</w:t>
      </w:r>
    </w:p>
    <w:p w:rsidR="00AE5B58" w:rsidRDefault="00AE5B58" w:rsidP="00AE5B58">
      <w:pPr>
        <w:pStyle w:val="Standard"/>
        <w:ind w:firstLine="0"/>
      </w:pPr>
    </w:p>
    <w:p w:rsidR="000A07F1" w:rsidRDefault="00AE5B58" w:rsidP="00AE5B58">
      <w:r>
        <w:t xml:space="preserve">Storage of data at this scale would run into issues if the traditional </w:t>
      </w:r>
      <w:r w:rsidR="00A7380A">
        <w:t>centralized</w:t>
      </w:r>
      <w:r>
        <w:t xml:space="preserve"> storage model is used</w:t>
      </w:r>
      <w:r w:rsidR="00C023AD">
        <w:t>. Issue</w:t>
      </w:r>
      <w:r>
        <w:t xml:space="preserve"> </w:t>
      </w:r>
      <w:r w:rsidR="00C023AD">
        <w:t>like</w:t>
      </w:r>
      <w:r>
        <w:t xml:space="preserve"> performance bottlenecks with sudden/gradual growths in demand, a single point of failure either through Denial of Service (DoS) attacks or server crashes. Fortunately, several alternative storage mechanisms have been proposed to handle the peer-to-peer nature of devices on the internet and the transient nature of peers.</w:t>
      </w:r>
      <w:r w:rsidR="009F24F1">
        <w:t xml:space="preserve"> The earliest examples of these protocols were the popular file sharing service Napster and file sharing protocol Gnutella</w:t>
      </w:r>
      <w:r w:rsidR="00E67DB9">
        <w:t>. These were</w:t>
      </w:r>
      <w:r w:rsidR="009F24F1">
        <w:t xml:space="preserve"> used to share hard</w:t>
      </w:r>
      <w:r w:rsidR="00E67DB9">
        <w:t>-</w:t>
      </w:r>
      <w:r w:rsidR="009F24F1">
        <w:t>to</w:t>
      </w:r>
      <w:r w:rsidR="00E67DB9">
        <w:t>-</w:t>
      </w:r>
      <w:r w:rsidR="009F24F1">
        <w:t xml:space="preserve">find files and as consequence of their success, </w:t>
      </w:r>
      <w:r w:rsidR="00E67DB9">
        <w:t xml:space="preserve">gained </w:t>
      </w:r>
      <w:r w:rsidR="00457A76">
        <w:t>mass adoption in the</w:t>
      </w:r>
      <w:r w:rsidR="00E67DB9">
        <w:t xml:space="preserve"> </w:t>
      </w:r>
      <w:r w:rsidR="00457A76">
        <w:t xml:space="preserve">media and software </w:t>
      </w:r>
      <w:r w:rsidR="009F24F1">
        <w:t>piracy</w:t>
      </w:r>
      <w:r w:rsidR="00457A76">
        <w:t xml:space="preserve"> scene</w:t>
      </w:r>
      <w:r w:rsidR="009F24F1">
        <w:t>.</w:t>
      </w:r>
    </w:p>
    <w:p w:rsidR="000A07F1" w:rsidRDefault="000A07F1" w:rsidP="00AE5B58"/>
    <w:p w:rsidR="000A07F1" w:rsidRDefault="000A07F1" w:rsidP="00AE5B58">
      <w:r>
        <w:t>In this report, we get an overview of the two protocols mentioned above and some of their spiritual successors.</w:t>
      </w:r>
      <w:r w:rsidR="00ED6D84">
        <w:t xml:space="preserve"> </w:t>
      </w:r>
      <w:r w:rsidR="005D196D">
        <w:t>L</w:t>
      </w:r>
      <w:r w:rsidR="00ED6D84">
        <w:t>ooking at their network structures, how users join and communicate in the network. And how the protocols deal with devices leaving the network or crashing. Among these, the report will focus on implementing the Chord protocol in Elixir: an actor model language where each actor is a process within a virtual machine</w:t>
      </w:r>
      <w:r w:rsidR="003A4235">
        <w:t xml:space="preserve"> (BEAM VM)</w:t>
      </w:r>
      <w:r w:rsidR="00ED6D84">
        <w:t xml:space="preserve">. Additionally, </w:t>
      </w:r>
      <w:r w:rsidR="001E05E2">
        <w:t>Elixir offers fault tolerance characteristics such as process crashes do not bring down the entire virtual machine and the option to restart any crashed process. This paradigm is best articulated with the phrase ‘let it crash’ where less focus in placed on catching errors but rather recovering from them.</w:t>
      </w:r>
    </w:p>
    <w:p w:rsidR="001E05E2" w:rsidRDefault="001E05E2" w:rsidP="00AE5B58"/>
    <w:p w:rsidR="001E05E2" w:rsidRDefault="001E05E2" w:rsidP="00AE5B58">
      <w:pPr>
        <w:sectPr w:rsidR="001E05E2">
          <w:footerReference w:type="default" r:id="rId10"/>
          <w:footerReference w:type="first" r:id="rId11"/>
          <w:pgSz w:w="11906" w:h="16838"/>
          <w:pgMar w:top="2268" w:right="2268" w:bottom="992" w:left="2268" w:header="720" w:footer="709" w:gutter="0"/>
          <w:pgNumType w:start="1"/>
          <w:cols w:space="0"/>
          <w:titlePg/>
        </w:sectPr>
      </w:pPr>
      <w:r>
        <w:t>The program’s correctness is also evaluated based on tests done by the authors of the protocol</w:t>
      </w:r>
      <w:r w:rsidR="003A4235">
        <w:t>.</w:t>
      </w:r>
      <w:r>
        <w:t xml:space="preserve"> </w:t>
      </w:r>
      <w:r w:rsidR="003A4235">
        <w:t>Evaluating the performance of path lengths during key lookups and key load balancing among nodes. Normally</w:t>
      </w:r>
      <w:r w:rsidR="00E8562A">
        <w:t>,</w:t>
      </w:r>
      <w:r w:rsidR="003A4235">
        <w:t xml:space="preserve"> simulating a large network of more than 1000 nodes would take a toll on hardware</w:t>
      </w:r>
      <w:r w:rsidR="00E8562A">
        <w:t>.</w:t>
      </w:r>
      <w:r w:rsidR="003A4235">
        <w:t xml:space="preserve"> </w:t>
      </w:r>
      <w:r w:rsidR="00E8562A">
        <w:t>B</w:t>
      </w:r>
      <w:r w:rsidR="003A4235">
        <w:t xml:space="preserve">ut the advantage of Elixir is that processes running in the BEAM VM </w:t>
      </w:r>
      <w:r w:rsidR="00E8562A">
        <w:t xml:space="preserve">are </w:t>
      </w:r>
      <w:r w:rsidR="00E2267A">
        <w:t>lightweight</w:t>
      </w:r>
      <w:r w:rsidR="00E8562A">
        <w:t xml:space="preserve"> in terms of computational cost to spin up and memory footprint compared to native operating system processes.</w:t>
      </w:r>
      <w:r w:rsidR="00E2267A">
        <w:t xml:space="preserve"> </w:t>
      </w:r>
    </w:p>
    <w:p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rsidR="000D05EE" w:rsidRDefault="001657C0">
      <w:pPr>
        <w:pStyle w:val="Heading2"/>
        <w:numPr>
          <w:ilvl w:val="0"/>
          <w:numId w:val="0"/>
        </w:numPr>
      </w:pPr>
      <w:bookmarkStart w:id="6" w:name="__RefHeading___Toc1341_241414611"/>
      <w:bookmarkStart w:id="7" w:name="_Toc48667817"/>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w:t>
      </w:r>
      <w:r w:rsidR="00640A87">
        <w:t>,</w:t>
      </w:r>
      <w:r>
        <w:t xml:space="preserv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667818"/>
      <w:r>
        <w:t>2.2 Gnutella</w:t>
      </w:r>
      <w:bookmarkEnd w:id="8"/>
      <w:bookmarkEnd w:id="9"/>
    </w:p>
    <w:p w:rsidR="000D05EE" w:rsidRDefault="001657C0">
      <w:pPr>
        <w:pStyle w:val="Standard"/>
        <w:ind w:firstLine="0"/>
      </w:pPr>
      <w:r>
        <w:t>Napster served as inspiration for other peer-to-peer systems that came after it with one example being the Gnutella protocol used by file sharing software like LimeWire</w:t>
      </w:r>
      <w:r w:rsidR="00563A85">
        <w:t>.</w:t>
      </w:r>
      <w:r>
        <w:t xml:space="preserve"> </w:t>
      </w:r>
      <w:r w:rsidR="00563A85">
        <w:t>Gnutella</w:t>
      </w:r>
      <w:r>
        <w:t xml:space="preserve"> was</w:t>
      </w:r>
      <w:r w:rsidR="00563A85">
        <w:t xml:space="preserve"> later</w:t>
      </w:r>
      <w:r>
        <w:t xml:space="preserve">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 xml:space="preserve">To query for a file, the client node sends a hash of the file keyword in a search request to </w:t>
      </w:r>
      <w:r w:rsidR="002659B6">
        <w:t>all</w:t>
      </w:r>
      <w:r>
        <w:t xml:space="preserve"> its neighbours which in earlier versions of the Gnutella protocol was around 5 neighbours with a maximum of 7 hops. When a search result was found, the respon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34688"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A776E7" w:rsidRPr="00C454BB" w:rsidRDefault="00A776E7"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A776E7" w:rsidRPr="00C454BB" w:rsidRDefault="00A776E7"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2640"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However, since v0.6 of the protocol, the structure was changed to a leaf and ultra node (peer) structure</w:t>
      </w:r>
      <w:r w:rsidR="001122B2">
        <w:t>.</w:t>
      </w:r>
      <w:r>
        <w:t xml:space="preserve"> </w:t>
      </w:r>
      <w:r w:rsidR="001122B2">
        <w:t>L</w:t>
      </w:r>
      <w:r>
        <w:t>eaf nodes</w:t>
      </w:r>
      <w:r w:rsidR="001122B2">
        <w:t xml:space="preserve"> are</w:t>
      </w:r>
      <w:r>
        <w:t xml:space="preserve"> connected to a small set of ultra nodes (around 3) and the ultra nodes hav</w:t>
      </w:r>
      <w:r w:rsidR="001122B2">
        <w:t>e</w:t>
      </w:r>
      <w:r>
        <w:t xml:space="preserve"> a high degree of connectivity with other ultra nodes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There were drawbacks however to the Gnutella search the first being it did</w:t>
      </w:r>
      <w:r w:rsidR="004E33AA">
        <w:t xml:space="preserve"> not</w:t>
      </w:r>
      <w:r>
        <w:t xml:space="preserve">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667819"/>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Ratnasamy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38784"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7760"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A776E7" w:rsidRPr="0037635A" w:rsidRDefault="00A776E7"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A776E7" w:rsidRPr="0037635A" w:rsidRDefault="00A776E7"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5712"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0832"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A776E7" w:rsidRPr="00BC1269" w:rsidRDefault="00A776E7"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A776E7" w:rsidRPr="00BC1269" w:rsidRDefault="00A776E7"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When it comes to changes in the network, departures are done by the node handing over its zone and KV records to one of its neighbours. The handover is decided by assigning the neighbour whose zone can be merged with to create a valid single zone</w:t>
      </w:r>
      <w:r w:rsidR="00EC4696">
        <w:t>.</w:t>
      </w:r>
      <w:r>
        <w:t xml:space="preserve"> </w:t>
      </w:r>
      <w:r w:rsidR="00EC4696">
        <w:t>Alternatively,</w:t>
      </w:r>
      <w:r>
        <w:t xml:space="preserv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667820"/>
      <w:r>
        <w:t>2.4 Chord</w:t>
      </w:r>
      <w:bookmarkEnd w:id="12"/>
      <w:bookmarkEnd w:id="13"/>
    </w:p>
    <w:p w:rsidR="000D05EE" w:rsidRDefault="00010375">
      <w:pPr>
        <w:pStyle w:val="Standard"/>
        <w:ind w:firstLine="0"/>
      </w:pPr>
      <w:r>
        <w:rPr>
          <w:noProof/>
        </w:rPr>
        <mc:AlternateContent>
          <mc:Choice Requires="wps">
            <w:drawing>
              <wp:anchor distT="0" distB="0" distL="114300" distR="114300" simplePos="0" relativeHeight="251643904"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A776E7" w:rsidRPr="00063EEF" w:rsidRDefault="00A776E7"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A776E7" w:rsidRPr="00063EEF" w:rsidRDefault="00A776E7"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rsidR="00010375" w:rsidRDefault="0033184F">
      <w:pPr>
        <w:pStyle w:val="Standard"/>
        <w:ind w:firstLine="0"/>
      </w:pPr>
      <w:r>
        <w:rPr>
          <w:noProof/>
        </w:rPr>
        <w:drawing>
          <wp:anchor distT="0" distB="0" distL="114300" distR="114300" simplePos="0" relativeHeight="251641856"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0D05EE" w:rsidRDefault="001657C0">
      <w:pPr>
        <w:pStyle w:val="Standard"/>
        <w:ind w:firstLine="0"/>
      </w:pPr>
      <w:r>
        <w:lastRenderedPageBreak/>
        <w:t xml:space="preserve">Each node in Chord keeps record of a set of variables: its own ID, a pointer to its predecessor, the set of keys it </w:t>
      </w:r>
      <w:r w:rsidR="00A34F05">
        <w:t>oversees</w:t>
      </w:r>
      <w:r>
        <w:t xml:space="preserve"> and a routing table with maximum </w:t>
      </w:r>
      <w:r>
        <w:rPr>
          <w:i/>
          <w:iCs/>
        </w:rPr>
        <w:t xml:space="preserve">m </w:t>
      </w:r>
      <w:r>
        <w:t>entries called the finger table</w:t>
      </w:r>
      <w:r w:rsidR="00A34F05">
        <w:t>.</w:t>
      </w:r>
      <w:r>
        <w:t xml:space="preserve"> </w:t>
      </w:r>
      <w:r w:rsidR="00A34F05">
        <w:t>T</w:t>
      </w:r>
      <w:r>
        <w:t>he node successor</w:t>
      </w:r>
      <w:r w:rsidR="00A34F05">
        <w:t xml:space="preserve"> is</w:t>
      </w:r>
      <w:r>
        <w:t xml:space="preserve"> stored as the first finger table entry. Each</w:t>
      </w:r>
      <w:r>
        <w:rPr>
          <w:vertAlign w:val="superscript"/>
        </w:rPr>
        <w:t xml:space="preserve"> </w:t>
      </w:r>
      <w:r>
        <w:t xml:space="preserve">entry </w:t>
      </w:r>
      <w:r>
        <w:rPr>
          <w:i/>
          <w:iCs/>
        </w:rPr>
        <w:t>i</w:t>
      </w:r>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p>
    <w:p w:rsidR="000D05EE" w:rsidRDefault="000D05EE">
      <w:pPr>
        <w:pStyle w:val="Standard"/>
        <w:ind w:firstLine="0"/>
      </w:pPr>
    </w:p>
    <w:p w:rsidR="006C202C" w:rsidRDefault="001657C0" w:rsidP="006C202C">
      <w:pPr>
        <w:pStyle w:val="Standard"/>
        <w:ind w:firstLine="0"/>
      </w:pPr>
      <w:r>
        <w:t>To query for which node contains a key, a simple but inefficient method would be to pass the query along successors in the ring until the query encounters a node that matches or succeeds that key clockwise</w:t>
      </w:r>
      <w:r w:rsidR="00A10576">
        <w:t>. Then</w:t>
      </w:r>
      <w:r>
        <w:t xml:space="preserve"> passing back the IP address as a result. The drawback of this is that query might take </w:t>
      </w:r>
      <w:r w:rsidR="00F16062">
        <w:t>many</w:t>
      </w:r>
      <w:r>
        <w:t xml:space="preserve"> </w:t>
      </w:r>
      <w:r w:rsidRPr="000D7EDC">
        <w:t>hops</w:t>
      </w:r>
      <w:r>
        <w:t xml:space="preserve"> if the circle is large</w:t>
      </w:r>
      <w:r w:rsidR="00D5632E">
        <w:t>.</w:t>
      </w:r>
      <w:r>
        <w:t xml:space="preserve"> </w:t>
      </w:r>
      <w:r w:rsidR="00D5632E">
        <w:t>H</w:t>
      </w:r>
      <w:r>
        <w:t xml:space="preserve">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134542">
        <w:t xml:space="preserve"> from the Chord paper </w:t>
      </w:r>
      <w:r w:rsidR="0013454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134542">
        <w:fldChar w:fldCharType="separate"/>
      </w:r>
      <w:r w:rsidR="00134542" w:rsidRPr="00134542">
        <w:rPr>
          <w:noProof/>
        </w:rPr>
        <w:t>[9]</w:t>
      </w:r>
      <w:r w:rsidR="00134542">
        <w:fldChar w:fldCharType="end"/>
      </w:r>
      <w:r w:rsidR="00F92672">
        <w:t>.</w:t>
      </w:r>
      <w:r w:rsidR="006C202C">
        <w:t xml:space="preserve"> To maintain correctness of lookups</w:t>
      </w:r>
      <w:r w:rsidR="009009F9">
        <w:t>,</w:t>
      </w:r>
      <w:r w:rsidR="006C202C">
        <w:t xml:space="preserve"> each node must keep its successor pointer and finger table up to date</w:t>
      </w:r>
      <w:r w:rsidR="00141B08">
        <w:t>. W</w:t>
      </w:r>
      <w:r w:rsidR="006C202C">
        <w:t>hich is done by running a stabilisation protocol periodically.</w:t>
      </w:r>
    </w:p>
    <w:p w:rsidR="000D05EE" w:rsidRPr="006C202C" w:rsidRDefault="006C202C">
      <w:pPr>
        <w:pStyle w:val="Standard"/>
        <w:ind w:firstLine="0"/>
      </w:pPr>
      <w:r>
        <w:rPr>
          <w:noProof/>
        </w:rPr>
        <mc:AlternateContent>
          <mc:Choice Requires="wps">
            <w:drawing>
              <wp:anchor distT="0" distB="0" distL="114300" distR="114300" simplePos="0" relativeHeight="251649024"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A776E7" w:rsidRPr="00761C16" w:rsidRDefault="00A776E7"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A776E7" w:rsidRPr="00761C16" w:rsidRDefault="00A776E7"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0048"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6976"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A776E7" w:rsidRPr="00CB1A42" w:rsidRDefault="00A776E7"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46976"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A776E7" w:rsidRPr="00CB1A42" w:rsidRDefault="00A776E7"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w:t>
      </w:r>
      <w:r w:rsidR="00442074">
        <w:lastRenderedPageBreak/>
        <w:t>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667821"/>
      <w:r>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B2548E" w:rsidRDefault="00A77901" w:rsidP="00542548">
      <w:r>
        <w:rPr>
          <w:noProof/>
        </w:rPr>
        <mc:AlternateContent>
          <mc:Choice Requires="wpg">
            <w:drawing>
              <wp:anchor distT="0" distB="0" distL="114300" distR="114300" simplePos="0" relativeHeight="251652096"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A776E7" w:rsidRPr="00FD1410" w:rsidRDefault="00A776E7"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52096;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A776E7" w:rsidRPr="00FD1410" w:rsidRDefault="00A776E7"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B2548E">
        <w:t xml:space="preserve"> </w:t>
      </w:r>
      <w:r w:rsidR="00C02368">
        <w:t>as shown in the diagram below.</w:t>
      </w:r>
      <w:r w:rsidR="007F4F69">
        <w:t xml:space="preserve"> </w:t>
      </w:r>
    </w:p>
    <w:p w:rsidR="00C02368" w:rsidRDefault="007F4F69" w:rsidP="00542548">
      <w:r>
        <w:t xml:space="preserve">For each of </w:t>
      </w:r>
      <w:r w:rsidR="000A6FB0">
        <w:t>its</w:t>
      </w:r>
      <w:r>
        <w:t xml:space="preserve"> subtrees, a node </w:t>
      </w:r>
      <w:r w:rsidR="000A6FB0">
        <w:t>keeps</w:t>
      </w:r>
      <w:r>
        <w:t xml:space="preserve"> record of at least one node</w:t>
      </w:r>
      <w:r w:rsidR="000A6FB0">
        <w:t>.</w:t>
      </w:r>
      <w:r>
        <w:t xml:space="preserve"> </w:t>
      </w:r>
      <w:r w:rsidR="000A6FB0">
        <w:t>G</w:t>
      </w:r>
      <w:r>
        <w:t>uarantee</w:t>
      </w:r>
      <w:r w:rsidR="000A6FB0">
        <w:t>ing</w:t>
      </w:r>
      <w:r>
        <w:t xml:space="preserve"> that</w:t>
      </w:r>
      <w:r w:rsidR="000A6FB0">
        <w:t xml:space="preserve"> </w:t>
      </w:r>
      <w:r>
        <w:t>node</w:t>
      </w:r>
      <w:r w:rsidR="000A6FB0">
        <w:t>s</w:t>
      </w:r>
      <w:r>
        <w:t xml:space="preserve"> </w:t>
      </w:r>
      <w:r w:rsidR="000A6FB0">
        <w:t xml:space="preserve">in the system </w:t>
      </w:r>
      <w:r>
        <w:t>can locate an</w:t>
      </w:r>
      <w:r w:rsidR="000A6FB0">
        <w:t>y other</w:t>
      </w:r>
      <w:r>
        <w:t xml:space="preserve"> node. To assign values to nodes,</w:t>
      </w:r>
      <w:r w:rsidR="00AC6688">
        <w:t xml:space="preserve"> </w:t>
      </w:r>
      <w:r>
        <w:t>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w:t>
      </w:r>
      <w:r w:rsidR="00921AF3">
        <w:t>,</w:t>
      </w:r>
      <w:r w:rsidR="0061192F">
        <w:t xml:space="preserve">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921AF3">
        <w:t>, which</w:t>
      </w:r>
      <w:r w:rsidR="00004FE3">
        <w:t xml:space="preserve"> showed that the longer a node stayed up, the higher its chance of staying up for another hour.</w:t>
      </w:r>
      <w:r w:rsidR="001751CB">
        <w:t xml:space="preserve"> For large values of i,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w:t>
      </w:r>
      <w:r w:rsidR="001D5CCF">
        <w:lastRenderedPageBreak/>
        <w:t>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w:t>
      </w:r>
      <w:r w:rsidR="00A776E7">
        <w:t>.</w:t>
      </w:r>
      <w:r>
        <w:t xml:space="preserve"> </w:t>
      </w:r>
      <w:r w:rsidR="00A776E7">
        <w:t>E</w:t>
      </w:r>
      <w:r>
        <w:t>lse the least-recently seen node is moved to the tail and the sender ID is discarded.</w:t>
      </w:r>
    </w:p>
    <w:p w:rsidR="00A01536" w:rsidRDefault="00AC39E0" w:rsidP="00AC39E0">
      <w:pPr>
        <w:pStyle w:val="Heading2"/>
        <w:numPr>
          <w:ilvl w:val="0"/>
          <w:numId w:val="0"/>
        </w:numPr>
        <w:ind w:left="216"/>
      </w:pPr>
      <w:bookmarkStart w:id="15" w:name="_Toc48667822"/>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56192"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A776E7" w:rsidRPr="00F23522" w:rsidRDefault="00A776E7"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7" style="position:absolute;margin-left:-.1pt;margin-top:108.15pt;width:368.5pt;height:139.55pt;z-index:251656192"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2"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A776E7" w:rsidRPr="00F23522" w:rsidRDefault="00A776E7"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At the foundation of skip graphs are skip lists, which are tree-like data structures organized in levels of sparse linked lists</w:t>
      </w:r>
      <w:r w:rsidR="002E04C7">
        <w:t xml:space="preserve"> that get more sparse at higher levels</w:t>
      </w:r>
      <w:r w:rsidR="007F12D8">
        <w:t xml:space="preserve">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r w:rsidR="00EC25B7">
        <w:rPr>
          <w:i/>
          <w:iCs/>
        </w:rPr>
        <w:lastRenderedPageBreak/>
        <w:t xml:space="preserve">O(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mc:AlternateContent>
          <mc:Choice Requires="wpg">
            <w:drawing>
              <wp:anchor distT="0" distB="0" distL="114300" distR="114300" simplePos="0" relativeHeight="251660288"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A776E7" w:rsidRPr="00C10B06" w:rsidRDefault="00A776E7"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0" style="position:absolute;margin-left:-.1pt;margin-top:86.95pt;width:368.5pt;height:187.8pt;z-index:251660288"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4"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A776E7" w:rsidRPr="00C10B06" w:rsidRDefault="00A776E7"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r w:rsidR="00BD22F1">
        <w:rPr>
          <w:i/>
          <w:iCs/>
        </w:rPr>
        <w:t xml:space="preserve">O(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r>
        <w:rPr>
          <w:i/>
          <w:iCs/>
        </w:rPr>
        <w:t xml:space="preserve">i </w:t>
      </w:r>
      <w:r>
        <w:t xml:space="preserve">if the length of </w:t>
      </w:r>
      <w:r>
        <w:rPr>
          <w:i/>
          <w:iCs/>
        </w:rPr>
        <w:t>w</w:t>
      </w:r>
      <w:r>
        <w:t xml:space="preserve"> = </w:t>
      </w:r>
      <w:r>
        <w:rPr>
          <w:i/>
          <w:iCs/>
        </w:rPr>
        <w:t>i</w:t>
      </w:r>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w:t>
      </w:r>
      <w:r w:rsidR="00A75CCA">
        <w:t>.</w:t>
      </w:r>
      <w:r>
        <w:t xml:space="preserve"> </w:t>
      </w:r>
      <w:r w:rsidR="00A75CCA">
        <w:t>W</w:t>
      </w:r>
      <w:r>
        <w:t xml:space="preserve">ith the worst-case run time being linear </w:t>
      </w:r>
      <w:r w:rsidR="00A75CCA">
        <w:t>to</w:t>
      </w:r>
      <w:r>
        <w:t xml:space="preserve"> the graph size</w:t>
      </w:r>
      <w:r w:rsidR="00A75CCA">
        <w:t xml:space="preserve"> and</w:t>
      </w:r>
      <w:r>
        <w:t xml:space="preserv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667823"/>
      <w:r>
        <w:lastRenderedPageBreak/>
        <w:t>Planning</w:t>
      </w:r>
      <w:bookmarkEnd w:id="16"/>
    </w:p>
    <w:p w:rsidR="00AC2CFD" w:rsidRPr="00AC2CFD" w:rsidRDefault="00AC2CFD" w:rsidP="00AC2CFD">
      <w:r>
        <w:t>This section looks at various parts of the planning process of the project</w:t>
      </w:r>
      <w:r w:rsidR="00587199">
        <w:t>.</w:t>
      </w:r>
      <w:r w:rsidR="0039230D">
        <w:t xml:space="preserve"> </w:t>
      </w:r>
      <w:r w:rsidR="00587199">
        <w:t>F</w:t>
      </w:r>
      <w:r w:rsidR="0039230D">
        <w:t>ro</w:t>
      </w:r>
      <w:r w:rsidR="00197C90">
        <w:t>m a description of the software engineering methodology used to discussing implementation plan formulated during the requirements analysis.</w:t>
      </w:r>
    </w:p>
    <w:p w:rsidR="00DB264B" w:rsidRDefault="00DB264B" w:rsidP="00DB264B">
      <w:pPr>
        <w:pStyle w:val="Heading2"/>
        <w:numPr>
          <w:ilvl w:val="1"/>
          <w:numId w:val="4"/>
        </w:numPr>
      </w:pPr>
      <w:bookmarkStart w:id="17" w:name="_Toc48667824"/>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0A059E">
        <w:t>.</w:t>
      </w:r>
      <w:r w:rsidR="00372B83">
        <w:t xml:space="preserve"> </w:t>
      </w:r>
      <w:r w:rsidR="000A059E">
        <w:t>M</w:t>
      </w:r>
      <w:r w:rsidR="00372B83">
        <w:t xml:space="preserve">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667825"/>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w:t>
      </w:r>
      <w:r w:rsidR="00742778">
        <w:t>.</w:t>
      </w:r>
      <w:r>
        <w:t xml:space="preserve"> </w:t>
      </w:r>
      <w:r w:rsidR="00742778">
        <w:t>Initially</w:t>
      </w:r>
      <w:r>
        <w:t xml:space="preserve">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suc</w:t>
      </w:r>
      <w:r w:rsidR="003F562A">
        <w:t>c</w:t>
      </w:r>
      <w:r>
        <w:t>ess</w:t>
      </w:r>
      <w:r w:rsidR="003F562A">
        <w:t>o</w:t>
      </w:r>
      <w:r>
        <w:t>r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 xml:space="preserve">Availability by maintaining </w:t>
      </w:r>
      <w:r w:rsidR="00100E5C">
        <w:t xml:space="preserve">up-to-date </w:t>
      </w:r>
      <w:r>
        <w:t>record entri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667826"/>
      <w:r>
        <w:lastRenderedPageBreak/>
        <w:t>Design</w:t>
      </w:r>
      <w:bookmarkEnd w:id="19"/>
    </w:p>
    <w:p w:rsidR="00200094" w:rsidRDefault="00EB54CE" w:rsidP="00D71A36">
      <w:r>
        <w:rPr>
          <w:noProof/>
        </w:rPr>
        <mc:AlternateContent>
          <mc:Choice Requires="wpg">
            <w:drawing>
              <wp:anchor distT="0" distB="0" distL="114300" distR="114300" simplePos="0" relativeHeight="251680768" behindDoc="0" locked="0" layoutInCell="1" allowOverlap="1">
                <wp:simplePos x="0" y="0"/>
                <wp:positionH relativeFrom="column">
                  <wp:posOffset>750833</wp:posOffset>
                </wp:positionH>
                <wp:positionV relativeFrom="paragraph">
                  <wp:posOffset>1053046</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76E7" w:rsidRDefault="00A776E7"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76E7" w:rsidRDefault="00A776E7"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76E7" w:rsidRDefault="00A776E7"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76E7" w:rsidRDefault="00A776E7"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A776E7" w:rsidRPr="003070C6" w:rsidRDefault="00A776E7"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3" style="position:absolute;margin-left:59.1pt;margin-top:82.9pt;width:259.4pt;height:185.95pt;z-index:251680768"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VhyGHeAAAAALAQAADwAAAGRycy9kb3ducmV2LnhtbEyP&#10;TWuDQBCG74X+h2UCvTWrETUY1xBC21MoNCmU3iY6UYm7K+5Gzb/v9NTe5mUe3o98O+tOjDS41hoF&#10;4TIAQaa0VWtqBZ+n1+c1COfRVNhZQwru5GBbPD7kmFV2Mh80Hn0t2MS4DBU03veZlK5sSKNb2p4M&#10;/y520OhZDrWsBpzYXHdyFQSJ1NgaTmiwp31D5fV40wreJpx2UfgyHq6X/f37FL9/HUJS6mkx7zYg&#10;PM3+D4bf+lwdCu50tjdTOdGxDtcrRvlIYt7ARBKlvO6sII7SFGSRy/8bih8AAAD//wMAUEsBAi0A&#10;FAAGAAgAAAAhALaDOJL+AAAA4QEAABMAAAAAAAAAAAAAAAAAAAAAAFtDb250ZW50X1R5cGVzXS54&#10;bWxQSwECLQAUAAYACAAAACEAOP0h/9YAAACUAQAACwAAAAAAAAAAAAAAAAAvAQAAX3JlbHMvLnJl&#10;bHNQSwECLQAUAAYACAAAACEAxlmJfAkFAAC7HQAADgAAAAAAAAAAAAAAAAAuAgAAZHJzL2Uyb0Rv&#10;Yy54bWxQSwECLQAUAAYACAAAACEAVhyGHeAAAAALAQAADwAAAAAAAAAAAAAAAABjBwAAZHJzL2Rv&#10;d25yZXYueG1sUEsFBgAAAAAEAAQA8wAAAHAI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A776E7" w:rsidRDefault="00A776E7"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A776E7" w:rsidRDefault="00A776E7"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A776E7" w:rsidRDefault="00A776E7"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A776E7" w:rsidRDefault="00A776E7"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A776E7" w:rsidRPr="003070C6" w:rsidRDefault="00A776E7"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which is the direction taken in this implementation</w:t>
      </w:r>
      <w:r w:rsidR="00F03571">
        <w:t xml:space="preserve">. </w:t>
      </w:r>
      <w:r w:rsidR="00F03FB8">
        <w:t>My</w:t>
      </w:r>
      <w:r w:rsidR="00F03571">
        <w:t xml:space="preserve"> system</w:t>
      </w:r>
      <w:r w:rsidR="00F03FB8">
        <w:t xml:space="preserve"> </w:t>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99200"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76E7" w:rsidRDefault="00A776E7"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76E7" w:rsidRDefault="00A776E7"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76E7" w:rsidRDefault="00A776E7"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76E7" w:rsidRDefault="00A776E7"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76E7" w:rsidRDefault="00A776E7"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A776E7" w:rsidRPr="00E60209" w:rsidRDefault="00A776E7"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53" style="position:absolute;margin-left:11.6pt;margin-top:149.25pt;width:343pt;height:207pt;z-index:251699200;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A776E7" w:rsidRDefault="00A776E7"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A776E7" w:rsidRDefault="00A776E7"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A776E7" w:rsidRDefault="00A776E7"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A776E7" w:rsidRDefault="00A776E7"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A776E7" w:rsidRDefault="00A776E7"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A776E7" w:rsidRPr="00E60209" w:rsidRDefault="00A776E7"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using virtual nodes</w:t>
      </w:r>
      <w:r w:rsidR="002E12B8">
        <w:t xml:space="preserve"> which</w:t>
      </w:r>
      <w:r w:rsidR="00584AD3">
        <w:t xml:space="preserve"> are run on a physical node with their own unique IDs</w:t>
      </w:r>
      <w:r w:rsidR="002E12B8">
        <w:t>.</w:t>
      </w:r>
      <w:r w:rsidR="00584AD3">
        <w:t xml:space="preserve"> </w:t>
      </w:r>
      <w:r w:rsidR="002E12B8">
        <w:t>T</w:t>
      </w:r>
      <w:r w:rsidR="00584AD3">
        <w:t>he</w:t>
      </w:r>
      <w:r w:rsidR="002E12B8">
        <w:t xml:space="preserve"> virtual node</w:t>
      </w:r>
      <w:r w:rsidR="00584AD3">
        <w:t xml:space="preserve"> IDs</w:t>
      </w:r>
      <w:r w:rsidR="002E12B8">
        <w:t xml:space="preserve"> are</w:t>
      </w:r>
      <w:r w:rsidR="00584AD3">
        <w:t xml:space="preserve"> within the range between the physical node and the </w:t>
      </w:r>
      <w:r w:rsidR="002E12B8">
        <w:t xml:space="preserve">physical </w:t>
      </w:r>
      <w:r w:rsidR="00584AD3">
        <w:t>node</w:t>
      </w:r>
      <w:r w:rsidR="002E12B8">
        <w:t>’s</w:t>
      </w:r>
      <w:r w:rsidR="00584AD3">
        <w:t xml:space="preserve"> </w:t>
      </w:r>
      <w:r w:rsidR="002E12B8">
        <w:t xml:space="preserve">immediate </w:t>
      </w:r>
      <w:r w:rsidR="00584AD3">
        <w:t>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667827"/>
      <w:r>
        <w:lastRenderedPageBreak/>
        <w:t>Implementation</w:t>
      </w:r>
      <w:bookmarkEnd w:id="20"/>
    </w:p>
    <w:p w:rsidR="00C12D8B" w:rsidRDefault="00C12D8B" w:rsidP="00C12D8B">
      <w:pPr>
        <w:pStyle w:val="Heading2"/>
        <w:numPr>
          <w:ilvl w:val="0"/>
          <w:numId w:val="0"/>
        </w:numPr>
        <w:ind w:left="216"/>
      </w:pPr>
      <w:bookmarkStart w:id="21" w:name="_Toc48667828"/>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03296" behindDoc="0" locked="0" layoutInCell="1" allowOverlap="1">
                <wp:simplePos x="0" y="0"/>
                <wp:positionH relativeFrom="margin">
                  <wp:align>right</wp:align>
                </wp:positionH>
                <wp:positionV relativeFrom="paragraph">
                  <wp:posOffset>1064979</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rsidR="00A776E7" w:rsidRPr="00154D1B" w:rsidRDefault="00A776E7"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65" style="position:absolute;margin-left:316.25pt;margin-top:83.85pt;width:367.45pt;height:218pt;z-index:251703296;mso-position-horizontal:right;mso-position-horizontal-relative:margin" coordsize="46666,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OhTkQMAAEYIAAAOAAAAZHJzL2Uyb0RvYy54bWycVWFv2zYQ/T5g/4Hg&#10;gH1rZLuOk2hRCi9ZggJBaywZ+pmmKIsoRXIkbcn99XukJKeJM3RLgMhH8nh89+4defmhaxTZCeel&#10;0QWdnkwoEZqbUupNQf96vH13TokPTJdMGS0Kuheefrj6+afL1uZiZmqjSuEIgmift7agdQg2zzLP&#10;a9Ewf2Ks0FisjGtYwNBtstKxFtEblc0mk0XWGldaZ7jwHrM3/SK9SvGrSvDwuaq8CEQVFNhC+rr0&#10;XcdvdnXJ8o1jtpZ8gMHegKJhUuPQQ6gbFhjZOnkUqpHcGW+qcMJNk5mqklykHJDNdPIimztntjbl&#10;ssnbjT3QBGpf8PTmsPzTbuWILAt6OqVEswY1SscSjEFOazc5fO6cfbArN0xs+lHMt6tcE3+RCekS&#10;rfsDraILhGNyvsDf9JQSjrXZ2eJ8MRmI5zWqc7SP13/8YGc2HpxFfAc4VvIc/wNPsI54+rGesCts&#10;naBDkOY/xWiY+7q171BSy4JcSyXDPskTxYug9G4l+cr1gyfK5xcj5ViOp5I4UwrPodAlGaAQbnSA&#10;viBvwpXhX3/9pVv+lj430VXagOYjbBsMmkRyptSebIQWjgVRxiJGCPHUHgOLHN0jjifaXNdMb8TS&#10;W3QK+jd6Z8/d0/BZAmsl7a1UKtY92gNVwPxCla+w3Sv+xvBtI3ToW9gJBdxG+1paT4nLRbMWUKT7&#10;WCZALPfBicDreGCFg/8E2Aj0u4WE8glYTMFDsK9I9OJiNnl/RsmxTmeLs/lihlsi6fT9dDrvdXpQ&#10;G5hzPtwJ05BoACGAoMQsZ7t7P0AaXQYiexQJHkDFhsJF50fOMDpi7X/18kPNrACEGPZJWKdIou/l&#10;x9iEv5uOYCp1b3KLvUxCh/mh5nH7v/CFULFtZ7Frh7Z9tbHn57Ohr9/KF8pplCxHaUUir5UjO4a7&#10;u61lEEmdL7yUjvxrE3f1mogzuBfGhKIVunWXLjlUd2Bhbco9SHAGZUSK3vJbiQPvmQ8r5vAGYBLv&#10;WviMT6VMW1AzWJTUxn17bT76o5xYpaTFm1JQ//eWxctEfdQoNEKG0XCjsR4NvW2uDVLFPQw0ycQG&#10;F9RoVs40X/DcLeMpWGKa46yChtG8DhhhAc8lF8tlsvs76V4/WNxk0yTWSOxj94U5O8g4oKCfzCil&#10;IzX3vpFmb5e4ZW5lknoktmdx4BuyTlZ6rGA9ew2/Hyevp+f/6h8AAAD//wMAUEsDBAoAAAAAAAAA&#10;IQAa4mK9RycAAEcnAAAUAAAAZHJzL21lZGlhL2ltYWdlMS5wbmeJUE5HDQoaCgAAAA1JSERSAAAB&#10;RAAAARgIBgAAACSmj0oAAAABc1JHQgCuzhzpAAAABGdBTUEAALGPC/xhBQAAAAlwSFlzAAAOwwAA&#10;DsMBx2+oZAAAJtxJREFUeF7t3QWYlOXaB/BnkRAUYUG6OxZEuqU7RAnphgOHkhQQAYlDSNcBaQSU&#10;7hYklUa6Q6VEJFZJie/87+9ZDgdhd2fmzZn/77rmYuZ5lxUn7nnyvoOePHnyVBERkYqi/yQiCngM&#10;iEREGgMiEZHGOUQD3blzR82dO1c/ske0aNFUo0aNVFBQkG4hoshiQDTQxYsXVdq0aVW1atVsCUj3&#10;7t1TW7duVTdu3FBRorDzT+QpBkQDISBmzZpVAlLUqFF1q3V++eUXlT17dgZEIi/xU0NEpDEgEhFp&#10;DIhERBoDIhGRxoBIRKQxIBIRaQyIREQaAyIRkcaAaLM9e/aoqlWrqvbt2+sWIrILA6JNvv32W9Ww&#10;YUPVvXt3tXLlSrVlyxZ9hYjswoBok4QJE6p8+fKpDBky6BYishsDok3eeecd1bZtW1W5cmXdQkR2&#10;Y0AkItIYEImINAZEIiKNAZGISGNAJCLSGBBtEhoaqs6fP69+/fVXefzw4UN5/NNPP8ljIrIeA6JN&#10;5s+fr/LkyaO6deumgoOD1bVr1+Txe++9px4/fqx/ioisxJoqBmJNFSJ346eGiEhjQCQi0hgQiYg0&#10;BkQiIo0BkYhIY0AkItIYEImINAZEIiKNAZGISONJFQPhpApKAkyYMEG99tprutU6OKHSt29fnlQh&#10;8hIDooF+//131bRpU/0ocpDcYffu3eqtt95SxYoV061/t3fvXnXlyhUVEhKi0qZNq1v/LlasWGru&#10;3LkqKChItxBRZDEg2uTy5cvqzJkz6uTJk2rOnDkqTZo0avr06frq3/Xu3Vtt3bpVlS9fXhUqVEgl&#10;S5ZMpUuXTl8lIiMwIFoMvbzffvtNypDOmjVLstuMGTNGX43Y8OHD1VdffaXKlCmjGjRoID3L1KlT&#10;66tE5AtONFnk+vXr6ueff1ajR4+WwvS3bt1SP/74o0fBEDp37ix/L1u2bPJ7evbsKb8XgZaIfMMe&#10;osnu3Lkj+Q1btWqlVq9erfr376/atWunr/pu7dq1qnbt2ipz5sxq/fr1MncYO3ZsfZWIPMGAaLIC&#10;BQqoffv2qa+//lp98MEHsvpr5ILH06dP1X9eQ3XkyBFJMIshNIbkXGUm8hwDokkyZcok218WLlwo&#10;w1v02qJHj66vGg+9UAzD//zzT5UvXz4JkliZTpUqlf4JIooIA6KBrl69qooWLSr3USIAvbXkyZOr&#10;GDFiSJsVEAgvXLggPcfGjRvLvwmLNwULFtQ/QUSvwoBoACxytGjRQsWNG1cNHjxY2nLkyGFLGYHn&#10;YRj94MEDNXLkSNne89lnn8lCDBG9HAOiDzZu3CgBEL3A+vXrS0+wSJEi+qpz7N+/X928eVMWdQ4d&#10;OiT/1kaNGumrRBSGAdELixYtUt98843s/8OiSfz48VXx4sX1VefC4g6G00ePHlWHDx+WkzFt27bV&#10;V4mIAdEDmIvbtm2bnBJJkSKFnBRxQyB80YEDB6TXiNXos2fPqowZM6quXbvqq0SBiwExEiZPnqxO&#10;nTql4sSJo2LGjCm9wsKFC+ur7nXs2DG1Zs0aKZKPFXHMgX766af6KlHgYUAMx8SJEyVQYGEC21qq&#10;Vasme/38DYbRU6ZMkf2RCPjQsWPHZ/eJAgUD4gv++usvNXXqVNm+guQL6D1hng0nQfwdFl6wEg3Y&#10;R4kUZrVq1VJvv/22tBH5OwZE7fbt22rVqlXSE9ywYYMExGHDhqnEiRPrnwgsOGqITd5YNcd+Suyv&#10;xLwpkT8L+IB47do1OdGBoTFWjl9//XX50+49hE7RoUMHWXhB2jHkYcySJYukKiPyRwEbEHGCAx/0&#10;EydOqBkzZsgWGqTVopdDVh2ssFeuXFl6jUmTJmVgJL8TcAERGaqR2XrdunUyV4h8hEj5T5EzZMgQ&#10;+eKoWLGiHA3EGW0OpclfBExKFCwYIEs1jrGVLVtW8hPiaBuDoWc++eQTed6w6ILnEY/xvGJPI5Hb&#10;+X1AvH//vrp7965q06aNbEDGIgmKQQ0cOFD/BHmjWbNm8jzWq1dPnlcMpfE837t3T/8Ekfv4/ZAZ&#10;G6hxZA2nTLCPEFtJ7KiI56+wGv/o0SPpNaLWC1akMS3BIlfkRn4bELNnzy7DYhRwQqU6nDLBCjKZ&#10;A0ERc7PYqoMtOkg/tmvXLpUyZUr9E0TO51cBEVtowkp5zpw5U4IgEqQyEFoHPcbTp0/L/ZYtW8pr&#10;glX8/PnzSxuRk/lFQETmFnz4MFzr16+ftOXKlUtFixZN7pM9kCcSxx7HjRsnp35wThpzjURO5eqA&#10;+N1338k2EOyJQ6El5CMMr9g72WPPnj2yyo+tTkg9hnyMuBE5jSsD4tKlS+U0Cfa/5c2bV/IRlipV&#10;Sl8lp9q9e7ckkjh+/Ljc8OXVunVrfZXIfq4KiFgg2b59u0qUKJFKkiSJSp8+PQOhC+GoJFb+cVwS&#10;NaWxbQfZdYjs5oqAOG3aNJmojxUrllSuQ8EknDAhd8PcL8oaYIUaq9PBwcGqW7du+iqR9RwdEJGY&#10;Fb0IfFjwoUFdY5TYJP9y7tw5ea1RSxoLY/Dxxx9bWq2QCBwXEBH4pk+fLts3MM+EVcr27dtLlhXy&#10;b9jH2KtXL7mPfaTYQF+jRg2ZIyaygqEBEcfkli9frh95BwEQx8IQGHHuGHOFnsCHCD1J9DbIGTZv&#10;3iz7ET3RtGlTOQqIqobIROQrnFhCLRyi8BgaEK9cuSIrv1josOPoFoIptnhgmI25RnKGkiVLqlu3&#10;bqmECRPqFmvhPYFRB2tSU0QMD4hY+UVAsmP+B1lXsGLJgOgsCIiY9sBZcjuUKFFCVrEZECkiHFcS&#10;EWkMiEREGgMiEZHGgEhEpDEgEhFpDIhERBoDIhGRxoBIRKTZHhAPHjwoyUJRzpKIyE62BcRt27ap&#10;tm3bqs8++0zNnTtXrVy5Ul8hIrKHbQHxjTfekMQN8eLF0y1ERPayLSCiCBSKDqEWClEYJOgYPnz4&#10;/9x++eUXfZXIXFxUIcdAIuAvv/xSde3aVR06dEidOHFC0n+NHTtW/fTTT/qniMzDgEiOce/ePbV1&#10;61ZVvXp1NWHCBMmijXRyw4YNk5KmRGZjQCTHSJAggfr6669Vq1at1M6dO9XGjRvVH3/8oa8SmY8B&#10;kRzj4cOHaseOHapMmTKqS5cuqnv37pLjksgqDIjkGAh+SOYK3333nWS6zpQpkzwmsoJtARH1V1BU&#10;KDQ0VB4/fvxYHiPbNQUm1MMJ24aF9wHeD9ieFS1aNBk6YwWayEy2BcSZM2eqxIkTq3r16skH4ezZ&#10;s/I4TZo0MnSiwIMFlDNnzsj7AT1DvB/GjRunihYtqpo0aaLmzZunf5LIHLYFRLzB0QN48Xbx4kXW&#10;QwlgceLE+Z/3Q7Zs2aSSI+7XqVNH/xSROWwLiAh6KEr+4i127Nj6JygQoVrj8+8H9BZjxYol9zF0&#10;JjITF1WIiDQGRCIijQGRiEhjQCQi0hgQiYg0BkQiIo0BkYhIY0AkItKCnjx58lTf99mVK1fk6N3s&#10;2bNt2USL86/t2rWTP3naxTlKliyp8ufPrwoUKKBbrNWrVy81cOBAVbVqVd1C9HKGBkQcr6pZs6Z+&#10;5Dkc3t+1a5cqUqSIihLFu85rjBgx1IoVK1TUqFF1C9mtU6dOXid43bt3r0qfPr2KGzeubvmvq1ev&#10;quvXr8vxvoj0799fFS5cWD8iejlDA6KvkP4pY8aM7OGROHbsmOrRo4dUZsyTJ49u/S988S1btkzy&#10;JiJoEvmKc4jkSD///LNq3ry5GjRo0EuDIVSpUkXVqlVLdevWjYlkyRAMiOQoT58+Vbdv35aUX998&#10;843KmjWrvvJyZcuWVR07dpTAyHID5CsGRHIUBEMkicWcY8qUKXVr+BA8UZkvZ86cuoXIOwyI5BgY&#10;JiOoYaHkZYso4XnnnXfUkiVLVLp06XQLkecYEMkRjh8/rmrXrq02b96sgoODJS+iJ5A3MUuWLGrp&#10;0qWywMLhM3mDAZFst2/fPtWzZ0+pw5wqVSrd6jlstcKc4/z581XFihVlXyyRJxgQyVYoOzp+/HgJ&#10;iCEhIbrVe+gp5sqVSzZit2nTRmr1EEUWAyLZBqVGFyxYIPV18ubNq1uN8d5776mWLVvKth3sZySK&#10;DAZEssWGDRvkhr2EWCU2Q/ny5eX3T5kyxeuTMhRYGBDJcuvXr1fbt29XxYoVU6VKldKt5nj//fdV&#10;wYIF1cKFC+UYIFF4GBDJUgiGP/zwgyR6KFeunG41F87XY7Fl9erVavfu3bqV6O8YEMkyGzdulEWU&#10;fPnyqQoVKuhWa9StW1elTZtWAjKDIr0KAyJZYsuWLerbb79VhQoVsjwYhqlfv75KnTq1WrNmDYfP&#10;9FIMiGQ6DJEXLVqkSpcubdkw+VUQFJFRCadaDh48qFuJ/h8DIpkKq7uTJk1SNWrUMH0BJbLq1Kmj&#10;cuTIoWbMmCEnZIjCMCCSaU6dOqV69+4tG6SxL9BJkB0Hq9xffPGFOn/+vG6lQMeASKZAfsIGDRrI&#10;xmijN10bpVq1ahIYkT7s2rVrupUCGQMiGQr5DP/880+poYIzxUYcxzMTNm937txZguPdu3d1KwUq&#10;BkQyVGhoqHr77bfV/v37I53P0G6o4TNmzBjmUyQGRDLOxYsXJbEC8hoiKHqawssu+He+++67at68&#10;eSpTpky6lQIRAyIZ4sSJE7J6i43PCRMmdE0wDIPUYRjeo2xB5syZZdhPgYcBkXyG4THSdyGNl5sz&#10;VqOWePbs2dWsWbNUpUqVpMwpBRYGRPIJNl0jEKLyHdL4ux16ilgV79u3r2rbti235AQYBkTyGo7j&#10;YSUZ22uQrMFfYLhfokQJydOIbUPcvB04GBDJK5s2bVLr1q2Tc8nFixfXrf4Fw2YcNZw6dSqP+QUI&#10;BkTyGJI0bN26VbaroC6yP6tevbrKnTu35FPEXCn5NwZE8giCIVJ4YZ4NhZwCAVbPsR1n1apVzJLj&#10;5xgQKdJQAwU9wzx58shwMpAgSw42mq9du1aqBJJ/YkCkSEHKf8wZIh1/oAXDMI0aNZKgiJ7igQMH&#10;dCv5EwZEihAyTOMUB9J32ZXc1SkaNmwombcxp3j48GHdSv6CAZHCdejQITVu3DipS1KmTBndGtgw&#10;fMYGbqw+I8UZ+Q8GRHolFHnHCRRsUHZaPkO71a5dW56TwYMHy9lt8g8MiPRSyA+IDz0+8CgKRX/3&#10;4YcfSibwdu3aqd9//123kpsxINLf3L9/X1Jh4RRKtmzZdCu9DLYederUSRaaHjx4oFvJrRgQ6X/8&#10;8ccfkroL++1QoY4iVrRoUcmniNRn5G4MiPTMpUuX5EN9+vRplShRItel8LJLlChRpEeNLDkoiE/u&#10;xYBIAqulKOaOPXZJkiSRDzlFHlKHIdvPzJkzZZqB+RTdie96klKhWE0eOXKk1Cwm7yAooqf45Zdf&#10;qqpVq6pff/1VXyG3YEAMcLt27ZJ8hqg8xzkw3yGfIk7z4Aumffv26sKFC/oKuQEDYgDbtm2bnEDB&#10;9prChQvrVvIV5l5Lly6t6tWrJ9uWTp48qa+Q0zEgBqjNmzdLogKk78KRPDIehs0lS5ZUU6ZM4TE/&#10;l2BADEDIWoOAiCzXqEtM5kEh/Bw5csjZZ8zVkrMxIAaYsBRemC+sUqWKbiUz4exzmjRp1MqVK5lk&#10;1uEYEAMIAiECIlZCMZwj6zRu3FglS5ZMrVmzhqnDHIwBMUB8//33sscwf/78DIY2QdGqpEmTqhUr&#10;VrBGi0MxIAYAZHieO3euTPAHanJXp0BQTJUqlZwTP3bsmG4lp3BUQIwePbrMbfHImHHwoRs1apQU&#10;S0IFObIfMm+HhITIBu4zZ87oVnKCoCdPnjzV9y2HRAJXr17Vj14Ncy+xYsXSjyiysCn4n//8p+rd&#10;u7df1U32F1h5xjTGgAED5D1O9rM8IN65c0fdvXtX7q9evVp169ZN7ocH36SFChWS+2+88QaDYyQg&#10;Px/2GE6fPl3O2JIzYeUZ72+cgQ4ODtatZBfLhsyPHz9Wjx49Uv3795dvQ9xQ0hLnPSO6TZo06dnf&#10;wTEz/J7/BHL9m+lFeH6QdQU9EAZDZ6tcubIcm8R+UHxGyF6WBcRmzZqpePHiybfgjRs35DZ58mR9&#10;NXyLFi169nfQ88Hv6dKli75KzwvLZ4iFFEzek/OhFAESa/Asuf0sGTI3aNBAznbiiFicOHFU7Nix&#10;9RXP3b59Wz70ixcvlrx9Y8eO1Vfc7/Llyz7P9aHnjN+D7R3epPB688031ZEjR5j+y0AoM4DKheF5&#10;+PChfOEnTpxYtxgLUyc8ohkx0wMiDrhjqwduCIZGwZsn7DjUhAkTdKu7/fLLLzLU3bFjhy0BCQtc&#10;+PDiuWVANE6xYsXkCB/+tANWtfv168ctV5FgakBEMMQcCeZHzJgw/u2339Ty5ctleOgPQREBEclF&#10;EZBee+013WodVI/DnCMDorEQCLt27SqfBTtgSP7JJ58wIEaCae96FPRGUXPczFo9S5AggZzHzZ07&#10;t5TKJCLyheEBEXMhWEDBtyKOiMWNG1dfMUfChAnlv4OeVYcOHXQrEZHnDA2IoaGhMjR49913VZ06&#10;ddRbb72lr5gLPUXM0SCjCFafuX2BiLxhWEDEfN7w4cOlQBFOR1i9eRpbcdAzRY/0888/lw3gRESe&#10;MCwgXr9+XTIDd+/e3ZYFAcB2HhQNHzp0KAMiEXnMkIB47do1tWnTJqnNYTcU+cE2g6VLl8oQnogo&#10;sgwJiGfPnpVtLxgy2w0Zc3DUDwkNcOyPiCiyDF1UISLfPX369Fl2cxa8t5bPARHD0kuXLqksWbLo&#10;FmfInj279FzDMusQOd2DBw+k5goOGlSsWFGO2p0/f15fJSv4HBCRmh4H03GMzkk2bNgg+xKPHj2q&#10;W4icDVM8NWvWlC1k9+/f161kJQ6ZXQyb4G/evPnshsQX5F4pU6aUUQ2SliDvJ1mPAdHF5s2bp+LH&#10;jy/pvnDDOWTMPxGRdxgQXQpZllu1aiWJM5CMYfv27TKXixyITJ5L5B0GRJfCnk/Mj86YMUPSqiGP&#10;IQIh914SeY8B0aVwThwBET1EZFrGRDwR+YYB0aWWLFkiiTRixowpq/yRKdZFROFjQHQpzBeeOHFC&#10;FlWQai1Pnjz6ChF5iwHRpbBpt0WLFurgwYOqSZMmclwRRyfv3bsnWX+Y3MJ9kBMAryVev7B9iDiC&#10;ijaUyiDz+RwQM2fOLAlahwwZolucAW8kBAzs7fJHOBn08ccfSwnLHDlySHGq5s2by+uAx3ZlHCLv&#10;xYgRQ1475BPF6zhixAjp/aPNqtyigc6Qmio//PCDfBiddCoE1cu2bdumMmTIoFucjzVV/BNrqrgH&#10;3/VERJohAREp/IsXL64WLFigW+zz6NEjNXv2bBnGc5hBRJ4wJCCmT59eqt5hTstuON+L4fuAAQNU&#10;okSJdCsRUcQMGzKjhkrOnDmlyLpdR8cQDDGfWbhwYRUtWjTdSkQUOYYFRJyhxTEy9BKxRQBDVysh&#10;l9zOnTvVp59+qtauXWtaLWgi8l+GLqog4wpWdsPO2f7111/6irkQDHft2iUreQiK7B0SkTcMDYjw&#10;+uuvq1OnTqkaNWpIUDS7RjJ6okhSi2CIoEhE5C3DA2IYHCurV6+epEM3EzJjYxM25g6JiHxhWkDE&#10;xmIssPTo0UOK5Zhh0aJFUgt65cqV3EhMRD4z5KRKeJCEoHPnzqpBgwaG7pSfM2eO2rJli/r8889V&#10;kiRJdKu74aRKmjRpVOrUqVVQUJButQ6mH1CKgCdVjIWTKnaWBcBnEHuEeVIlYqYHRMCbAecy9+7d&#10;K/sVUUjeW2PGjFFfffWVvMnatGkjAcRfYNvQ4cOH9aPwzZ8/X+Zo8YVgJPTscZaWjHPy5Emvy4nW&#10;qVNHjt297DVZtmyZTBUNHjxYt7wa9gojkTCFz5KACPigI5vH5s2bZSUYSpQooXr27Cn3w9O9e/dn&#10;c5H4O/nz51fJkiWTxBKBCL1jPJ/odYeEhOhW8kdI7DBu3DhVtGhR3fJfly9flryYOIPutOQqbmVZ&#10;QAyDDzJWoeGnn36K1GIIjgUiWQOg3nLGjBnlfqDCKRx8uaC3TP6rdevWkufy/fffly1tL4Ph8NKl&#10;S2W6JTI9RQqf5QHxeefOnYvUggvS5KNHSP+PATEw4LADFgzRCQgPeoqYI8R7YuDAgbqVvGFrQCTv&#10;MCD6t/98JmUrGZKTNG3a9JW9w+ehyP3MmTPV3bt3Vd++fXUreYpLiS6zceNG2exetmxZ3UL+BrW1&#10;x44dKwsqkQmGgEQmyLSN9waGzligI88xILrMmjVr5E1vV7JRMhdKB0ycOFF2YqC0rCdQXwcr0phX&#10;RN1ub1e2AxkDIpFDIIB98803cgR16NChXiUoQRAdNWqUJFjB1qxbt27pKxQZDIgucujQITkrHuir&#10;7P4K84A4kz9r1ix5nb2FvaQ4wbV161ZZlMFme4ocBkQXwSJKvHjxVP369XUL+Qv0Do8dO6by5cun&#10;W3yHdHzr169Xq1evZlCMJAZEIgfAaZZOnTqpVatW6RZjoLeJ/KD4vbdv39at9CoMiEQ2Qz5PBKuE&#10;CRPqFmPhqOu3336rFi5cyHrdEWBAdAl8aJBwIWrUqLqF/AWyQmF1GH+aBcNnnAqbNm2aZYmb3YgB&#10;0SWwDQPzS0hoQeQNbOdBopXhw4frFnoRA6JLIDUXeoh2FLAn82Bub/To0WrdunW6xTwYXeBoH06z&#10;9OvXT7fS8xgQiWyCBMe4IZsNdg9YIXbs2Kp9+/YqRowY6rPPPtOtFIYB0QXatWsnR/WqVKmiW8gf&#10;YCElNDRUpUiRQrdYA8cBGzZsKH+iSiX9FwOiCxw/flzevAkSJNAt5HaLFy+WfYe9evXSLdZClvnq&#10;1avLn5HJSRooGBCJbHDhwgU5VmdndvLkyZNLrsWkSZOyp6gxIBJZbMWKFTJcRsZzu2G4Xq1aNRmB&#10;9OnTR7cGLgZEh8OEO8omsFSA/9izZ49skEZdICdAT7F27dpyfhq5NgMZA6LDIelnwYIFVaZMmXQL&#10;uRlOjGDrVMmSJXWLM2AusWXLlrIl54svvgjYzdsMiEQW2bRpk5TOzZs3r6pYsaJudQ7kU8QCy/nz&#10;5yVbTiAe82NAdDBs2kWRIbPOuJK1cHwOma2dGAzDIJ8isnUjJyPOPgdaQggGRAf7+OOPVfPmzVW2&#10;bNl0C7nVgQMHZOEiZcqUusW5MKRH8N6wYYOkDgukJLMMiEQWwApurly5VNWqVXWL882ePVtWxJE+&#10;LFCCIgMikclQMzlu3LhSRc9t5s6dq5YvXy49RZyq8XcMiA7122+/yYcoWrRouoXcChnOa9Wq5are&#10;4fMQFFHcDOeusQrtzxgQHSpr1qxScOidd97RLeRG2L6CObmgoCDd4k5IMosV8unTp0vVR3/FgEhk&#10;oiJFish55fLly+sW90JpU5Q6GDFihG7xPwyIRCbJnz+/GjZsmARFf8hjGT16dNW/f3+ZS/TXEy0M&#10;iA6DzbAYJmMPotVpochYKCuKeWAEEn8RJ04cSUeHZLP+ePaZAdFhnjx5Ium+0qVL51cfpECC17Bc&#10;uXJq/Pjx8jr6GxwUQGIKBHt/SzLLgEhkApz0yJ49u4oVK5Zu8S/JkiVTNWrUkODoT0GRAZHIQCg4&#10;j4JgY8aMkbPB/gxTOsiniMTFvXv31q3uFvSf7v1TfZ9sdvPmTZmXQWabZs2aSTomcpcbN25Irwl/&#10;unEjtjew8Xz+/Pky/+32wMiA6CB4Y+HcMj5MrK7nPvhCGzlypHyRde7cWQo5BYorV66oqVOnymJL&#10;9+7ddav7cMjsIKiIhhU8t2/iDVRPnz6V1w4ptAIpGALyKbZq1Uq+FEaNGiVlc92IPUSLbNy4Uepo&#10;hOeNN96QzMXkDqdOnVLbtm3Tj16tUqVKKnHixPqRf/vjjz9Uly5dJG1dvXr1wl1UOnHihNqxY4d+&#10;9GqoNmlVCjwGRBMhS0hYkk288BgShwdvnufPu+J0A4IkOcePP/6ozp49K/fPnTundu/eLffDU6pU&#10;qWcVE1FUyh+34jwPvcPGjRvL+xfv5+fnUpEGDc8b4HlEOYWIlC5dWlKnQc6cOVXatGnlvhkYEA2G&#10;c54484nh06RJk2QIAZhsLlq0qNx/FSR0qFu3rn6k1D/+8Q8VHBwsbwKrCpnTyx08eFBdv35dSgDs&#10;3btX2vCBx1xhRDp16qQOHz4s98uUKaNy584teREzZMggbf4Ko50PPvhAnidk4f7999/V+vXr1f79&#10;++U6es7I+RmRDh06SMlWwP5OfB5SpUql0qdPL21GYkA00MOHD+XD0rFjR9mci9q7vpw2QTW0S5cu&#10;yZsGbx5shCXrYWg8ZMgQdejQIRkOfvTRR/qK51CvBCuy6PVgzg0fbH+GLD81a9aU9GFHjhxRn3zy&#10;iexf9NbgwYMl6w4CI2rAGJ1wlwHRIAiGGA7gRcI3oJGrxA0bNpRh14cffigLL2SdixcvykJX27Zt&#10;5TUwClZk8X7BpmaUFfBXmCbCc4despFVBpFo4ujRo7KAZeTzx4BoAMyZoGeIIS6GVmZo0qSJVN9D&#10;cOT+RGtgugMT+ujV4bk32pw5c6Tn9O9//9sv9yzi+atQoYLUaEFhLaOhIiUWK1Gq16jnjwHRR5gr&#10;3L59u/QiMOFuJvQ+M2fOLEPoKFG4Y8pMmAvGHN+yZcvkCJ5ZlixZIgERC3D+9Jri+UuTJo1at26d&#10;ypIli2413oIFCyRH48qVKw15/vip8hEmifv16xep7QO+Gj16tLp69aoaNGiQbiEzYP43derU0nsL&#10;CQnRreaoXLmyzDk7rU6zLzB9hOL36L2ZXU8c8+ytW7eWxSojMCD6AN/u6LajGI8V22Nixowpcyb4&#10;wPpj6iUnQDElbItBxTn0EM3utaFERIkSJdSnn36q3nvvPd3qXlhJRrb3rVu3yvYYK54/BMOuXbsa&#10;8qXCgOglpPfHh+Zf//qXpZPiWGnGXCXmTPAhIuNgRR+r+SiqlDFjRsuOT2JOGElksTXLyIUHq/38&#10;88+yzQYdBXypWPn84csERwZ9DYoMiF5AfQmsEGJ/FIZWVsOu/Tp16sjphx49euhW8sXp06dVmzZt&#10;JMM15gytns9D7x9BESMAfKjdVswJp04wtz106FBbnj8casA+X/QU0WN88OCBvuIZBkQv4JsQb1iz&#10;50fCkzRpUtm0ja0H5Duk7cLmaTNWkyMLPR0cecNxQLcVcsKRPbwXCxQooFushy8V1L7GIiemlbzB&#10;gOihefPmSSU1ZAy2W6FChVTx4sVl2E7eQ4byadOmyfYau7355ptqypQpstCCrEdugECIURM2TdsN&#10;JQ6wao+9j94U12dA9BD2G+LbO1++fLrFPpi0xlwXtjaQ91D75Pvvv5eN73ZDlhzUccZ2krBz8E6H&#10;1F/IEI75Q7uhl43pJMzx37t3T7dGHgMiEZH2Wp8+ffrq+xQBHOzHPkDMMznlYD6G7zgRgH8Xi9p7&#10;DhlXsJcUWWgwBeEUmJNDQgSMAJxclwWLUdhviOfPzvnXF2FOGFl1cJABc4uRxZMqHsBJESykRCbD&#10;iZUwCY85E7OODfqzpUuXSv2TTZs26RbnQOIHnMAw86SMrxYuXCjnivGl4jQohIVOjCcnZThkJiLS&#10;GBCJiDQGRCIijQHRA8hsQ0T+iwGRiEhjQCQi0hgQiYg0BkQiIo0B0QMoCIQEmDg87hTYlD1+/Hg5&#10;u0meQ3KMFi1aSFF1p0CmFuT3Q8IJM0ptGgnVAxs1aiS1fpwCGbsLFy4siZtRxsATDIgeQMlDHJW7&#10;fPmybrHf7du35XC9mXUr/BkS7iZJkkTy+TkFdjPg1BGO7Xly7MwOeP6QIPnkyZO6xX54/lDfCMf2&#10;PC3IxoBIRKQxIHoIhbdRxwElJO32ww8/qC1btkjxb/Iezqc3btzYEc8jkhKgRMTw4cNVvHjxdKuz&#10;oYYKphyQ7dtuoaGhcq4f59PRe/UUA6KHUF8WtSJ27typW+yDTC0YqlSsWFG3kDcwZEb6fiQqsBtS&#10;36Nw2UcffWRJ4TIjIHs7Mt0sWrRIt9gHORAxd1i3bl2vphuY/ssLmKO4du2azN9hnsIOe/bskRvq&#10;SDDtlzEwGb9//37b0oAhjduECRMkOGOxJ2rUqPqKOyCYY+7OrjRgWPCcOHGiPH8o1uVNkSsGRC+g&#10;sBSK6GCFF7VVMPltJQRCZMnGvwPZlcl3sWPHli8WpNtCzxv5/ayqGgf4gkUafqS9HzBggOuCIapA&#10;ZsuWTZ4/5CHMmTOnpYWmkPUczx/ySKJOurevHQOil5CrDitYKGYOVm2P2Ldvn/w3EQydUNfFn4RV&#10;bkN+P8zlIQlw9OjR9VXzILkvhpsoXoaqdW6FIT5616gJg8CEuVnMt5sNuz4WL14sfw4aNEi3eocJ&#10;Yn2E3trkyZNlUtnsmrrYioFaG9hi46R9c/4GUyKoy1GtWjWZn0XvxyzYMoU60JgLHjFihG51t0eP&#10;HsnzV6NGDXn+0Ps2C4Ignj/06o0oEsZFFR9hkQWrWuPGjZPgaBbsk8NkO7InMxiaKygoSDa6Y5EF&#10;maCxcmkGDPPwYUbVP38JhoDhPr648Rxu2LBBeotmQM962bJlUsbAqIqJ7CEa5MyZM6p58+YyKY4e&#10;HD5URrlw4YLMK1WqVMkRlc0CSfXq1aW3U65cOUN7OtevX5eAgfk2fwqGL0IvGydZcKLF6OcPW98u&#10;XrxoaPlYBkQDYfiD1UH0KjCpmzhxYp8mx/ENiOFH+/bt5XhZhQoV9BWyUs2aNSUwYvUSe9tQO9lb&#10;WDTB/OTXX38tCylOqAVtNnyJYxsMVp+Dg4N92k4U9vxhaw12efg6Z/giDpkNhP1s2LaBFTZsVsUw&#10;Fy8ebghsEcHcVdjP41amTBn5PR06dGAwtBGGfyhGhddi6tSpz14fbDOJDOyNC/s7ffv2ld+DD3Yg&#10;BENYsmSJmjdvnvx/z5gxw6fnr1evXvJ7sLvD6GAIDIgGw7cf5oawJwo9i/jx48sNc0URuXTp0rOf&#10;xw0rj/g9OOhP9sLwDK8FSoOGvT7t2rXTV8OHqY6wv5MuXTr5PdgaEkgwPYD/b8yXhj0XHTt21FfD&#10;h+mKsL8TEhIiv6dPnz76qrE4ZDbRjRs31OPHj+V+p06dIizViCE2yiaGwdEtK/fCUcTQS0GPBdDz&#10;QQakiMyaNUvlypVL7mO47fSEDWZ6/vnDohV6zBHBl1GOHDnkvtnPHwOiRTC/iDdDeDDf6Gm6IrIP&#10;Vp8xGohI8uTJAzoIvgrmADGPGpEUKVJ4nLXGWwyIREQa5xCJiDQGRCIijQGRiEhjQCQi0hgQiYg0&#10;BkQiIo0BkYhIY0AkItIYEImINAZEIiKNAZGISGNAJCLSGBCJiIRS/wfLnqNBEFfNdwAAAABJRU5E&#10;rkJgglBLAwQUAAYACAAAACEAI0Mmx98AAAAIAQAADwAAAGRycy9kb3ducmV2LnhtbEyPQU+DQBCF&#10;7yb+h82YeLMLoqDI0jSNemqa2JoYb1N2CqTsLGG3QP+960mPb97kve8Vy9l0YqTBtZYVxIsIBHFl&#10;dcu1gs/9290TCOeRNXaWScGFHCzL66sCc20n/qBx52sRQtjlqKDxvs+ldFVDBt3C9sTBO9rBoA9y&#10;qKUecArhppP3UZRKgy2HhgZ7WjdUnXZno+B9wmmVxK/j5nRcX773j9uvTUxK3d7MqxcQnmb/9wy/&#10;+AEdysB0sGfWTnQKwhAfrmmWgQh2ljw8gzgoSKMkA1kW8v+A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5OOhTkQMAAEYIAAAOAAAAAAAAAAAAAAAAADoCAABk&#10;cnMvZTJvRG9jLnhtbFBLAQItAAoAAAAAAAAAIQAa4mK9RycAAEcnAAAUAAAAAAAAAAAAAAAAAPcF&#10;AABkcnMvbWVkaWEvaW1hZ2UxLnBuZ1BLAQItABQABgAIAAAAIQAjQybH3wAAAAgBAAAPAAAAAAAA&#10;AAAAAAAAAHAtAABkcnMvZG93bnJldi54bWxQSwECLQAUAAYACAAAACEAqiYOvrwAAAAhAQAAGQAA&#10;AAAAAAAAAAAAAAB8LgAAZHJzL19yZWxzL2Uyb0RvYy54bWwucmVsc1BLBQYAAAAABgAGAHwBAABv&#10;Lw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6"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A776E7" w:rsidRPr="00154D1B" w:rsidRDefault="00A776E7"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877011" w:rsidRDefault="00681A59" w:rsidP="003830AC">
      <w:r>
        <w:t xml:space="preserve">In </w:t>
      </w:r>
      <w:r w:rsidR="00D91B6C">
        <w:t>my</w:t>
      </w:r>
      <w:r>
        <w:t xml:space="preserve"> implementation, the entry point layer </w:t>
      </w:r>
      <w:r w:rsidR="007603AC">
        <w:t>is</w:t>
      </w:r>
      <w:r>
        <w:t xml:space="preserve"> started as a child under a system process in the Beam VM supervision tree with other modules such as chord nodes, storage management and communication layers running as supervised child processes under the Chord supervisor. In the following sub-sections, we shall look at </w:t>
      </w:r>
      <w:r w:rsidR="008A1E98">
        <w:t>those layers in more detail while showing how they implement some of those callbacks from OTP modules.</w:t>
      </w:r>
    </w:p>
    <w:p w:rsidR="00877011" w:rsidRDefault="00877011">
      <w:r>
        <w:br w:type="page"/>
      </w:r>
    </w:p>
    <w:p w:rsidR="00681A59" w:rsidRDefault="00877011" w:rsidP="00877011">
      <w:pPr>
        <w:pStyle w:val="Heading2"/>
        <w:numPr>
          <w:ilvl w:val="0"/>
          <w:numId w:val="0"/>
        </w:numPr>
        <w:ind w:left="216"/>
      </w:pPr>
      <w:bookmarkStart w:id="22" w:name="_Toc48667829"/>
      <w:r>
        <w:lastRenderedPageBreak/>
        <w:t>5.2 Node</w:t>
      </w:r>
      <w:r w:rsidR="001658C2">
        <w:t xml:space="preserve"> Logic</w:t>
      </w:r>
      <w:bookmarkEnd w:id="22"/>
    </w:p>
    <w:p w:rsidR="001658C2" w:rsidRDefault="0094468B" w:rsidP="0094468B">
      <w:pPr>
        <w:pStyle w:val="Heading3"/>
        <w:numPr>
          <w:ilvl w:val="0"/>
          <w:numId w:val="0"/>
        </w:numPr>
        <w:ind w:left="360"/>
      </w:pPr>
      <w:bookmarkStart w:id="23" w:name="_Toc48667830"/>
      <w:r>
        <w:t>5.2.1 OTP design implementation</w:t>
      </w:r>
      <w:bookmarkEnd w:id="23"/>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ChordNode.ex’.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ChordNode implements functions such as </w:t>
      </w:r>
      <w:r w:rsidR="008919F3">
        <w:rPr>
          <w:i/>
          <w:iCs/>
        </w:rPr>
        <w:t>init</w:t>
      </w:r>
      <w:r w:rsidR="008919F3">
        <w:t xml:space="preserve"> and </w:t>
      </w:r>
      <w:r w:rsidR="008919F3">
        <w:rPr>
          <w:i/>
          <w:iCs/>
        </w:rPr>
        <w:t xml:space="preserve">terminate </w:t>
      </w:r>
      <w:r w:rsidR="008919F3">
        <w:t xml:space="preserve">to add custom start and cleanup logic. The </w:t>
      </w:r>
      <w:r w:rsidR="008919F3">
        <w:rPr>
          <w:i/>
          <w:iCs/>
        </w:rPr>
        <w:t xml:space="preserve">handle_call </w:t>
      </w:r>
      <w:r w:rsidR="008919F3">
        <w:t xml:space="preserve">callback synchronously handles messages passed to the GenServer process via the </w:t>
      </w:r>
      <w:r w:rsidR="008919F3">
        <w:rPr>
          <w:i/>
          <w:iCs/>
        </w:rPr>
        <w:t>GenServer.call</w:t>
      </w:r>
      <w:r w:rsidR="008919F3">
        <w:t xml:space="preserve"> method invoked elsewhere in the application. Multiple </w:t>
      </w:r>
      <w:r w:rsidR="008919F3">
        <w:rPr>
          <w:i/>
          <w:iCs/>
        </w:rPr>
        <w:t>handle_call</w:t>
      </w:r>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4" w:name="_Toc48667831"/>
      <w:r>
        <w:t>5.2.2 Node State</w:t>
      </w:r>
      <w:bookmarkEnd w:id="24"/>
    </w:p>
    <w:p w:rsidR="000F4DE0" w:rsidRPr="000F4DE0" w:rsidRDefault="0032147A" w:rsidP="000F4DE0">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r>
        <w:rPr>
          <w:i/>
          <w:iCs/>
        </w:rPr>
        <w:t>NodeState</w:t>
      </w:r>
      <w:r w:rsidR="000F4DE0">
        <w:t xml:space="preserve">. As shown in figure 13, a node will start with some default values in its state, but these values can be overridden during the </w:t>
      </w:r>
      <w:r w:rsidR="000F4DE0">
        <w:rPr>
          <w:i/>
          <w:iCs/>
        </w:rPr>
        <w:t>init</w:t>
      </w:r>
      <w:r w:rsidR="000F4DE0">
        <w:t xml:space="preserve"> function in the ChordNode module</w:t>
      </w:r>
    </w:p>
    <w:p w:rsidR="0032147A" w:rsidRDefault="000F4DE0" w:rsidP="0032147A">
      <w:r>
        <w:rPr>
          <w:noProof/>
        </w:rPr>
        <mc:AlternateContent>
          <mc:Choice Requires="wpg">
            <w:drawing>
              <wp:anchor distT="0" distB="0" distL="114300" distR="114300" simplePos="0" relativeHeight="251707392" behindDoc="0" locked="0" layoutInCell="1" allowOverlap="1">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rsidR="00A776E7" w:rsidRPr="003A5652" w:rsidRDefault="00A776E7"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68" style="position:absolute;margin-left:0;margin-top:15pt;width:313.1pt;height:246.4pt;z-index:251707392;mso-position-horizontal:center;mso-position-horizontal-relative:margin" coordsize="39763,31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l4YfgMAAD0IAAAOAAAAZHJzL2Uyb0RvYy54bWycVdtu3DYQfS+QfyBU&#10;oG+x9pKNHdVysLFrI4CRLGoXeeZSlESEIlmSWmnz9T2kpPVl06bxw2qHwyHnzJkLz9/3jSQ7bp3Q&#10;Kk/mJ7OEcMV0IVSVJ3/dX78+S4jzVBVUasXzZM9d8v7i1S/nncn4QtdaFtwSXKJc1pk8qb03WZo6&#10;VvOGuhNtuMJmqW1DPZa2SgtLO9zeyHQxm71NO20LYzXjzkF7NWwmF/H+suTMfy5Lxz2ReQJsPn5t&#10;/G7DN704p1llqakFG2HQF6BoqFBwerjqinpKWiuOrmoEs9rp0p8w3aS6LAXjMQZEM589i+bG6tbE&#10;WKqsq8yBJlD7jKcXX8s+7TaWiCJPVm8SomiDHEW3BGuQ05kqg82NNXdmY0dFNaxCvH1pm/CPSEgf&#10;ad0faOW9JwzK5bvTt8tTsM+wt5wv3i3ORuJZjewcnWP1Hz84mU6O04DvAMcIluE38gTpiKcf1xNO&#10;+dbyZLyk+V93NNR+bc1rpNRQL7ZCCr+P5YnkBVBqtxFsY4fFI8oXE+XYDl7JCpqCO4YKXRMmteOk&#10;NUSXhBIoOVe//dqvf4+fq2AmjEfjEdp6jQYRjEq5JxVX3FLPi5DA4D54HPzTwM+tZl8dUfqypqri&#10;a2fQJejdYJ0+NY/LJ+C3UphrIWXIeZBHmoD3WUV+h+mh2q80axuu/NC+lkvg1srVwriE2Iw3W45q&#10;tB+LCIhmzlvuWR0clnD8J8AGoI82IsoHYCEEh2J9UXkuzuaLN/NV5GIqMpBmnb/huiFBADhgQGZp&#10;Rne3bkQzmYwcDgAiMuAJfYT55ia6sDoi7Kda+K6mhgNCuPZRPS2neroPvfdB92S1DKGMZqGFie+h&#10;H9Md9P9JFeiYn07d+i/9fLqaxXY+NOVP8oVMaimKqaoCkZfSkh3FyO5q4fmYjCdWUgX+lQ6nhnII&#10;GoyDKaAg+X7bx9m2iLUUVFtd7EGC1UgjJpIz7FrA4S11fkMtRj+UeM78Z3xKqbs80aOUkFrbb9/T&#10;B3ukE7sJ6fCU5In7u6VhhsiPCokO784k2EnYToJqm0uNUOcRTRRxwHo5iaXVzRe8cuvgBVtUMfjK&#10;Ez+Jlx4rbOCVZHy9jvIwim7VncEAm8diDcTe91+oNWMZeyT0k55K6aiaB9tAszNrDJhrEUv9gcWR&#10;b5R1lOIbBenJI/h4Ha0eXv2LfwAAAP//AwBQSwMECgAAAAAAAAAhAOT6rcUmXQAAJl0AABQAAABk&#10;cnMvbWVkaWEvaW1hZ2UxLnBuZ4lQTkcNChoKAAAADUlIRFIAAAHlAAABVwgGAAAAnDJWHAAAAAFz&#10;UkdCAK7OHOkAAAAEZ0FNQQAAsY8L/GEFAAAACXBIWXMAAA7DAAAOwwHHb6hkAABcu0lEQVR4Xu29&#10;D3AVVZr3/53Z3wyLCQFDkAT5m0QCUScwxTUzOupFaolkKXYIw5a4lruVDZQWMC9Ti7G2eN1sxpea&#10;MrIlNYRxSjLUjuXq1DKEWX9MEKuEzDLMmLmUIasQg/lHgRAkREhu9MV1y/ecPqf7dvf9n9wkHfL9&#10;WC23z7l9zulzO/09z3Oe7vO1uXPnfgVCCCGEjDlf1/8mxROrX8UvvvddvZco38Wzf/Mq3nhKb6s3&#10;6PQUMuMf8IunnscTai8uD3zv5yPbnlTxtz/Ckv1P4pt6d6IwtOuMEELGL0MS5aHwwPf+FkvQgtqf&#10;P4kNcjv8hs4ZO07+/imjLbUffKZTUsRDT+KuAz/FkhdX6gTBaAqrWb+1/R9kPaTzJEb+j5Cud5Nj&#10;IbL2/xSz/1bvEkIISRmjJsoLpt2Gz87/ASf1/q1PPwan3z1E4RsOKzF76zJ8fviHOL3e3P43ev9T&#10;ZxNCCPEsCc4pS9fz01gyRe8KPvvgZfz97/+o9zbgJ0+twny958yTqOMXnnelL34eb+Rdx+mpRaLs&#10;z3D6dx9h4cNFuG1AWNT/9i9KwKVLep1Ik58lF484rWxZxsPz9I7kPH778+fwmvgk3dNbpv0u9H2j&#10;rGk4rvNNwr5n4ihbtO/gU3jhqt6NhbREt07Hp6em43a8io9eOKcs5Yev4Wz5q/jC+s4ypBkHCLoP&#10;4/Qzb+sd4JvP/h8ULsvQe4KBU6FjDWt1C2abv4f9WFnPaqB9/UsIqhQbQrAPrEaW3gvRj4t7QsLt&#10;rDuUl/7iT5Fv/sg2Bk/VqnOUGPUvUJ9d5cYn9nVm/E73WFcCun/3JP6xVe8QQsgtQEKW8hOrxY3y&#10;hhBD7Xr+7UWdYSBvpKtwh7h5qvwj+OSep/GTxTJPirWcs1U32ttEuprD/TmenWEcDMwuwrT3ZJm3&#10;CdGSgnkE3VPuwveMfHG8EORPxM3XLLt79qrQPKMU2YdnCLHU+QdbhHSmCHfZv7uKJesSn6+W/N8X&#10;/hOfF3wngsvabc0eRu/81bjr2YUqWwhb4bJrQlh1/uEula5Jf1EI8jUhxEZ+LS5Otx37yzPoxQLk&#10;R3RPv42L8pg9pzCIrlD5dktaDBbuEAMJlf5DnD0lfqK/U2734DO6vgGg12aJW4IsBxqrpwsh1nmH&#10;r4nzTNxNHvM6EwOkLfdcFQMu8/c4j/kP264jQgi5BYgvykKcls8W1me0OeAZ9wu7rQX7LQv4DRz+&#10;4DPMz5OBU2/gH42b6Ms4LW7k0upRN1ybxSms4sPa2vnsgwaXBfsw5tvyjfLEzfi2effjAbH3RHER&#10;8MEvE7Nek+SBgrucZbc2iHOYh7uNwUaivI3r15bhDtf86zeffQhZwvL95Jc6QYqlEN40Q8CFFfzw&#10;AiF6kSxdyUpMmy8E1bKqz6H3d+axEiW87d1SmNWcclLzv//5Ki6aIiv44o/nMDhlekJz4d/8rhgY&#10;nHo1JPC//K0Q8AWYlkj9Ma8zMfD79jzn9dH6nDGQW1jAQDBCyK3D8OeUs6bhtilF2GJGMYvN7mIc&#10;Njcujck8tJwDD1n2IWs/WYL//ylMvscW8GVyrUe7opPkoWxMNixhWyCX5S4Ooaxaaa12IWv1T0OW&#10;dFxUIJdVtt3FHodvZmUgbdmW0LEHbC72FPDJNfuUCCGE3HqkJtBLzgGbbkVzi2ZZJ8vUWYZVbPLA&#10;9NHzV4Ys+9CW9Bzmf76LT6cLyzhb75tMz3ZYn9/Mnq4/JYLd9aw3a77ZxS9fElYzkJYVYTI4AoZr&#10;HKdw1izXcHUnjpxfdrRLbBctj8DwuGO63Sr+Lu6cqj8SQsgtQnxRvnoJnyDktpXBNn85W302aD2L&#10;bmEpl4/A86Qn2z7CZ6Ls1ZbLeANWCyu8+z0VBNZ1/TPLlW3OP4fZ6JaoR8mPwmsd54Wl/LcpmLOU&#10;7uVruL0gJLrKJWx3a6/EHcsyxPeksJ7D/70GZJnWtTFPa7OEpcgPCEvZ/rhVTKS7W4hlr1Bmk//s&#10;wefC2o7qVraseGE1/53bUna1z0bwgy5hKT/pfPwqUWJeZ3/E78+L3/qe0tCc/uJSLJlyHscdAYWE&#10;EDK+SSz62h6FfPEIaq8/jHL8Mmr0tcQZGRsj+vrb141I6wWrX8Xy6zJ/vijrYVw3I52NiOmQmDoj&#10;u+3RujI6+neYtq4QZ6zoale+Ed1tRl/b82zYo7tjRHbHREdfX7YioHXUsz2C2hV97YhgNr9vfBZW&#10;8Z5ryPk7UXu06GuBeXxY1LbAWbYmWpS0q129p05h8jL7uUicUdzRo68l0qqPNj/uIs515oy+TiIa&#10;nhBCxgl8zSYhhBDiEVIzp0wIIYSQYUNRJoQQQjwCRZkQQgjxCBRlQgghxCPEFeXc3Fz9iRBCCCEj&#10;CS1lQgghxCNQlAkhhBCPQFEmhBBCPELcl4fIOeXOzk69N3SyHy/GMv2ip2DgNBrfvql2UknOTPjL&#10;J+PDnd3o0UmxSF95N/w+vbBgVysOv96vPg+FpfOx+oHP0Vh7JbG3V6UCWWfpTL0TRNv+M/jost6N&#10;SgaW7VgM9SruRI8hhBAyGoyCpTwJd20pxqLe0zi8s0lsp/HxwiVYtlRnjyHBt88YbWoMjJqMphAh&#10;rkKQexpkn8otUXHtxynj+60JDVwIIYSMHiMvyktzUNDXarOMb+Kjk1eQvdj5fmaSJDmTkY4ruNis&#10;9wkhhIx7Rth9La3kfOCg24qTLtRMXGwAli3+HG2Z81EwNYi2hl7cWTof6Te6Q25gwyUt0ozjBG43&#10;s8OFK7kiLEHlvjbc01kXQt+P4t4O+55JHPeww/0tsbfb4SYWOPIU7uOl1XsqUZE12gbrXJ246o7o&#10;mpffmYMbEdzXsdvlLHvEpiIIIWQC8mdTp079Z/05Irfffjs+/fRTvZckOVn4VuFnOHdsEN8UN/qV&#10;j+Vi4UOzkRH8GDfumIIvLgCz7puNL4814cP/Lxffuu8m/mvnBXz9L3Lwjfar6AsKAfhfd+ELIQqN&#10;//4xzp0YQMaaxVg4uRfdHf+jRPavp6FrfzPebRD57V9i1tJvoPfEdUP8vpl3B+bf1o9z72vRmJKO&#10;+bZ8k7DvSdxlB9Nwv9jvN48VorjS/99CFM/gvRMy/xtYOPdLdP9pEF8Yg5F7kfX+abz9r+dFu3vx&#10;1X2LsCx/wKpDCd9g6HixXUrAnyyPM/rxLima6Zgl+lP26cI5obKzH89B/8/MclWfzRJ97ix/kjh2&#10;Km42y37WSRJx3vev/kr8DpHa5T6vAWQ9dm+EsgkhhAyFkXVfZ09Get/nCIob/TJDgE6j7UYQN+w3&#10;cGFBfqitsGDgssuCnYNsW74xH9pwBekLpxmWc/by+UCgfUQCldLvzXKW3XxZtH0mZhtz4UKcHpDz&#10;uVECyqTLfuoVfGh32R/sRnBBprYwM7BIWKJRj4+BOQ9+WPSD8groOWWbJdzzur3cflzsEuczY5Le&#10;TwTzPF3kTMOd6MYp67z68WEgyKkIQghJESM+pxzsvakFTgruJEydOoiBZERUirr+OJqkZ6Uj3bcE&#10;q3cU622JEFqdmQg3YrTbmA92DU5SiXRtW+0ORb0nxOUraBSCn12qj98yMzR1IAdZU+fDbyvb4b4n&#10;hBAyLEZUlNNnqKXypcAZSDEyxEqIMxIU20wpYCHMMkcDOV+qIptDW8JzvlOd7TYETX/E5REcaEi3&#10;uyMqW7RZWMpJ0dwdOrZPiLBdmOXcuM6ztrD5akIIIUNhREU5eHVQf1JIi9m4uS/NRHYCFnDw/V4E&#10;hWW2yHKlarfvSRUwFewNWq5sIwDJHhBmYol6lPwo9LReEZZyPu7K0QkObmKgT+is6bbVQmjR3Ice&#10;zMSilabLWLm7Q+556VJOR8E6m9ilFJsVLqzmpCxlF7KPLeR5id9jmXVehBBCUsnIRl9LN+riPhxu&#10;zVRRzF3doUhrGfWbLfL1CzfSH1fPMje+PckZFSwFzyamzmhfGXhkupVlmRcwtTwTF62IZFe+Ed1t&#10;Rl/b82zYI5WNCOfIkd3OKGSRvv9zLFoHnIoWfR0hAtr+QhVJqqKvHeUKy7ZNWLt3Gn0r+i3snCSh&#10;yPKwiHLHOUtc5yVIqt2EEEKiMrKibAhq4m/YIoQQQiYyIxvodfkKPuyaiWWPh6Jz01fOj+ISJoQQ&#10;QiY2o/Dua5ebOMJLNAghhBAyigtSEEIIISQ2I/6cMiGEEEISg6JMCCGEeASKMiGEEOIRKMqEEEKI&#10;R6AoE0IIIR5h9EV5xj/gF089jyfUXsI88L2f442nXtVb8sdPXPyo/lUD9mzUux4g44m38J1/+jVm&#10;ztIJmkmP/lqkyzyxPeGhBhNCyCgxPixlIeTl9wCnDz6JDT+X23N4TWfFZfHzeONv/gEP6N3R5InV&#10;r+IX3/uu3iPxuPnWD/Dujx9F85/4FDshZGIyPkQ5axpuG/gIv7+q98m4pv+1R4X4/gBXLukEQggh&#10;BqPz8hBprT48T+9IzuO3lrX7XTz7N09jyRRjB7h4BBsOv6F3FNJ1vWXeR6j9t3/BSZ1m4Sr7sw9e&#10;xt///o/KTb6uCLepZBuhuqUlu/z6y9iPv8WWe9Q3u3/3JP6xVXyQ5X77uq3ODfjJUw/j+sGn8II1&#10;OJBpqzBf72Ggxfg+ZHt1eQ4inFsk/FUHsBl7cXRGJcpyVVrHoVJs3ac+AxXY01CGPL2H/gBqHqtC&#10;o94Nyxc4jt+4Bw1rzdxBBHatR9UxvaupqG0QdXegvnQr6nRaXL69F98pPI3m3hIsvU8tajHwpxdw&#10;5q3jxmfMeh53V/igfuoOnP3xZkRa9FG6sZdmHcW7r1knTAghE4KRt5SlOD48I+R6PtiCz1SOwROr&#10;hSDfEGJluKVfxumpqyyXrxRNOYdsCNyUImzRc8ohl7AQRXvZYjMEWXL1X/D3Mu1355VY6ny36/u2&#10;e57Glmm/M/JqP/gM87+dqKtbCfIdYhBg1r1BC/jJ3z9l7P/2ohokWPkJCLJJWnElSq7WoLS0FDVN&#10;g8hbUQ2/kSPniMuQ3aTySktrEIAPlbUVRm7EfLvyPVKNA2uzhRDLPLEd6oFv+x4h4ykid50S1B8L&#10;a/hwB6bc9wNYbz6/9BzOyPS6AAZ0EiGEkBAjLspPFBcBH/zSZl3a2YC7ZwvL1RKrP+KF987jtnn3&#10;G8L42mElZlIs7cJqCa/BbVhYMIx5W1murv9k20f4bMo0JLL88APfexjzxbH7HW1JIZ31WF+tbN/G&#10;E2cxmJGJfLmzcR18GR04qvNELqpeCWAwt0gJq8wXMr3Xynfif7AQaNobsoz3HRSinYciV1xV3RYp&#10;2klYySbXA2g2Ldz3TkOuKz3ZFdBFCCEkMmM7pzxjFu7APPylFVUtNoebOx5v4B+F5Q1h7Q41Kvuz&#10;838IucQN6zqxILIF04T1fuNSuDt9NOjvQ7v+mCz5M9IMK7yhoUFvlULkdSYhhJAxxQOBXnKOV7t3&#10;zS3S3HE0TDe12Go/mCEEfnQel+q6bnfCjzKm1WySl4k0/TERBi3XdmgLzVcTQggZK0ZclKV4me5o&#10;Yx7WHnx19Q84NyAs5dUbdMLwOHktgo+89zo+m3IXvjdD7yeD5cqWwWi2gC6B4eqevQo/WawTIuA8&#10;9xSxrwUdyENJlZphNuaQV+QJoT2oXM0dfRjMKMTyR4xMVNQ6LeG6lg5hKW9Gtc6Phgz0amhI4Vxz&#10;ilDt8tZz14QQkipGXJRP/v6XOA0zSEtGLx9Bt84z5pD/TQV3We5rsSX8bK+MkLYd94YR9OVyPwtL&#10;ev8HwJJ15vcStKRbn8NvL5qu9acx7T17uwXSQj/YgjseNssVm+t5aOe5iy0lg486bC2tR4/lghai&#10;2xuaf8axKuxtAnzblXjJYLF6e/D8vq06uEvlq210xNd6OYgRgZ2HQuNFIXt1INhyzPyhenGIEbmd&#10;uy7iS0TkoEKSPcsclBBCyK0D11Mm4wsZPb7dhx7HI2KEEHJr4IE5ZUISQb0utIGCTAi5haGlTAgh&#10;hHgEWsqEEEKIR6AoE0IIIR5hREVZur6Hw3COH891E0IImZjQUiaEEEI8AkWZEEII8QgUZUIIIcQj&#10;UJQnOvJlHB58neb4YyPmyzeQ/fB5TNIpJhlPqDeVye3uR5frVEIICYeiTMgI0//ao8b60mf5uD8h&#10;JA4UZUJSwj50C+F996fP4aZOIYSQZBnRN3oN51jJRK3bX3UAm7EXR2dUokw/XdVhe7WkXClJLjSx&#10;V3yrslgt2mjPF9/AnoYy5Ok9uVSjtWCFZOMeNKw1cyUdqC/dqlaZEsj6zXLdeRJnvqtuR9mDCOxa&#10;j6pjelcQ81jjVZr2Va1cdev3XltHd9ajdIvOlfWu6EPNK8Bm8zv2fAPdL2Hpcfj2Xnyn8DSae0vU&#10;YhmCgT+9gDNvHTc+y4U2zHR0HsS7r0V+B6h0Y8/pDR1HCCFuaCl7lLTiSkN4jfWOD3Ugb61z3lfm&#10;V844auTXNA0ib0W1kDSJFLYyZFtrJqsVpaylDqWwrc0WYqnXUt4VENJpQ4hbZXGPEEOVX9OUjbJf&#10;mWWbohrKl5slqu6yjdWobO0W+ZujHSvwV202Vrwy80odgwEhqPq91yqvHh25ZThgLWEpyPChcnsm&#10;jsp8eV65JXGXqEyY3HVYmnXUcEO/e7gDU+77gV7dCrj51g+M9OY/BXUKIYQMDYqyVxHWnGXdGmso&#10;Z2OOXWD6A6jR1l7jibMYzMhEvtx5ZDkKEcBeyzKuw0Ep2kVKGivKfEDTXof1aqeiKE9YryExbKw+&#10;ig5rfeYKrBNWrj3fjv/BQmfZ+w4i0J+HIsfqi+59F7lFjsGHib+qBHninA9aIl6HrWKwkrZ4uTVg&#10;UJa5btux4zjbn4ZMu0NAHiMFOxkr2eR6AM2mBfzeafRgJibPUruEEJIqKMrjBqfADLYeh+WQPlaF&#10;9aZVmZeJNGkxWmslNzjcxbHxY06WKGJt6NgGmxscj8wRQ4NB9KkljcPIn5FmWPChY+2uaIFsp2H1&#10;63ybBS5prF6P+s48lOnjHVawpPdC6Jwj0X8Wx63BRiOqHnNa4oQQ4nUoyuOG6GIYhrSiLRew3pKw&#10;DuU8r+PYUj0vfOyCsBBjI+evnce6hHHfViu9vlcMHlzCXLfFPE653R3CnDXH8V3/rGz9iRBCbg0o&#10;yuOAilphrTqswBhIV7ewlDe7rUxN+9VBm8tXzdOG7OhGHG8dDJu/DlGHls40+DY5hdSkrqVDWMqb&#10;E57HlW2JTjv6+vVHgXLR+7DOcn1rV/o7VbGtZwcy0EtY4bWRz24skcF70jtgzf0TQiYkjL6OwljW&#10;7Y5QNizfx0LiY0ZfOyKqHTijryWhKGd7hLOcgz2KzO1FaIkafS2IUL8ZFS6JHn0tCUVQh5XriK52&#10;R14L3FHSruhrR1S5GX1ta2c4w4i+/l4fmq3HneSLQkrwed0PcOXScsz84bNYMM3ICGFFYcvvroPb&#10;prdHbxvofguLlCeETCgoylEYy7oN8ZKR1UMJSCLjEz3gkNHlnAcnZOJC9zUhY4r0EDSggYJMCBFQ&#10;lAkZU1SUeFhAHCFkQkJR9iDy0SC6rgkhZOJBUSaEEEI8AkWZEEII8QgUZUIIIcQjUJQJIYQQj0BR&#10;JoQQQjwCRZkQk1nP4+5/egvfecL9rkv5Vi6Rbmy/xkyuDkUIGSEoyoTEZR+65TrKPz4Yd0EOQggZ&#10;DhRlQkwuPYczUnzNdZMJIWSU4buvozCWdUvcize4F5TIfCf0BqhI78qOfrzEvfiDfWEI97HOvLDF&#10;LlyLVbgXpHAvsOBczEIuiKGXhRSYC23sxWarfme7Bfod0Uhq4Qa5aMRm4NdHMbnCXByiA2d/vBnm&#10;QlQZT7yFQt2usMUiLOwLUegkQghJIbSUvYgQns3FPUIMzbWFk3sFoxLVaMdrQe6tt/JK7aIrRNV+&#10;bE1TNspsax7LZSSz7WsmO1ZlEoK9NlsIrVluqUM4ZbvKskJrPdc0Ab7tzmUi04or1QDDyB9E3orI&#10;y0QmTzoWVEhBlW7oF9B1PQ9zHl2u88TY4jWZ/ijODm8sRQghw4Ki7FnyUDSktXX1OsOH7NatjY3r&#10;hIUsrN8or/GsKMpzHNtYfRQdGYVYblsjObQecyTSUPhgpNzw9Y8bq/ci0O86T2l567apNZQzkW/s&#10;aY5VYb1L7BOl57Bp4R7H9XNBTMlylEwIIWMORdmLSOE51IG8tWrh+wabpRqXR+YgG4Po69D7Lvyz&#10;soXw9aFd7zvxY06WGA6Y9Rqbc13mui01CMCHSp3vXJS/Dlt3BQBh7apjnVawdFdHa5fJYOvxkOVt&#10;CHCUwQUhhNyCUJS9yr6tlgu4vleIYKLCfOxCzAjhxkvx44flPK5Zt9pC876iBGtVo1IhwNlCwB3C&#10;rC1ZmW+4vh3CnIZMu8ILGzjTmtcmhBBCUR4HtF8d1J9CZM/SEm3MAYcCuqS12tKZBt+mKCK+rwUd&#10;GT5sroqU24jjrYPCUnZbuFFIagAg2yWscNscsb+qBHn9ARxMYr7cCPQSVviBiO0fQ3S7kvJqEEKI&#10;C0ZfR2Es63ZHTodFQOsIZOMbQtTqWwtR5oq+dkY5u6OYXRHUMaOvBVaEtfs4V3S1K/LaHV0tcbbL&#10;Wa8ZfR1zvnjI0dfPYvLvH0X3eypl0qO/xtKso/rxJxlVbUZlh7CisL+9F99Z7TDxBUF0OaKwzYh2&#10;d7Q6IYQkDkU5CmNZNxmfGAMOGV3uiEgnhJDEofuakOEiPQQNFGRCyPChKBMyXMygPAoyIWSYUJQJ&#10;IYQQj0BRJoQQQjwCRZkQQgjxCBRlQgghxCNQlAkhhBCPQFEmhBBCPAJF2dPIN2iZC0O4Xy2p826V&#10;1zqar6l0nKd8S5Z70QuBfi44fMGL8Yt8w9h3/uktzP+2TjCZ9TzuFuky7zv/tBfuV4XLt68ZfcHX&#10;exJyS0BR9jBy7eK8ztC6x0NZrnC8UFGmXp0pF7lA8TpDbP1Vm411n51rScs1m+XykrJPwl9nueql&#10;Grz8m+dQfqso1KXncObHj+LdugAGdJKdxur1xrUhFy2J/D5zQsh4gqLsWdQyih0t0d6iXIett9gL&#10;K3ou2c5EWM6bi3vC1302lqbsQEvYIhYr8MxvanBPbzP6dUrqkBb7AVTb1pRONTff+gHeFeJrvps7&#10;WepaOpA2g+tDEzLeoSh7lujLGlouS7nVuh240q29BxU2d7Dbtek43txs5Tjz7S7ikDtZvudZ5YeL&#10;lTo+ORGrq1fLQDYYi020YM4mH3oOJb6ww6qX7se13ZV48aROSCmNqHqnB77tEVzpcZGLXexFht0N&#10;/cPnMUnnqnzTPf1rzJylkwkhExKKstewxFStxpQnhcoljqbLsqYpfElHRR7KtmfiqOH2rjeWalxn&#10;iolhgQKBXcolXi/XzZCrQJkWqbEUpLBQjWP1msguUZdtkqs5qePT4CtzDwyGgG0d5vWXiiK4rWNz&#10;5EfPY/9IugzkqzT1+tHJLxuZh8KKTFyQbugfH0TPNB9yrLnjfeg203UKIWTiQlH2GpY4CTEVu2ru&#10;VG7JLAcol0w0v6/WMTbXX/Y/WIi0/rM4rpdTlG5PZGQKu1xRUSTna0N1NVYfFaJeiOV2q7ez3prf&#10;No7PmuMQbTVocC7ZmDhyzjgbgfooZ5uXKdrfh3a9mxLsXgX75vZCGL9NPXqKKyN4KGIhl3ncrN3q&#10;+9Anfo+0O5Ybeymjow+DuUU2rwYhZDxCUZ5gNF4S9phNZKUIo7NFi7Caxw5Z53Jzrp8sccxzSwsy&#10;hfPaMrgtu2kvLpSZ9Ws3uCmcRS2pn0e3WemOzT2fbSe3ZETnmJNGnsOuPpREGkwQQsYNFOWJhrSo&#10;kGbMj0rRK8vtCAumClnn5jZUqzdJNu4xlj/ce2I5SmS7RN01TUDhg8ION4WzpSj1j/8kaikb35OD&#10;Bum6H6U+SRT5mNgmYK/so1iDCUKIp6EoTzCsR48swbW7xRtxvHVQWMrDe/53KIFeltv6FacVnD8j&#10;TX/SyEGFzd2eEhKxlKUgb5fBZx5+NK33QkQPghmUl3yQGiFktKEojztUBLS8yVYWC8HKLYts1UVB&#10;RjlDzoma1qCxOYPIjOAue/4ovJjCdFsb1qcQyaOdeUYbpCV/NAERLNjxHF7+TQ1e3rYUGZgC37ZU&#10;Pq8s+nxTIc7uKk0q+Cwhvr1XR16vQzbSsaDCGYVtvlTkOxU+cVZ5KDS+G/4SkVgY8/4CM66AEOJd&#10;vjZ37tyv9OeI5ObmorNThugmz3COlUzUukcSaTXJyGm7tSfTylA/PtyehsUqI8uTCXybAEj3tZxv&#10;j/Qb2qz8lA8qCCEphZbyhEIFcjmpQFEuMHg1pfHMI8exC+gRNuUcLwVZeQAZsBf+G2qvCgWZkHED&#10;LeUojGXdI4q2muwztYNNTsvZ80ircK2MCZfBYBPbYpbz98Y0BvuCkFsCinIUxrJuQgghExO6rwkh&#10;hBCPQFEmhBBCPAJFmRBCCPEIFGVCCCHEI1CUCSGEEI9AUfYgxmsqR+EtWiOC8X7o0NvA3K92DK3D&#10;LDYunEAIIQ4oymQEUItJyPdHu19YUbdFpUdfC5oQQiYuFGVCCCHEI1CUxwHhq/yEFqVwu4Ejub7D&#10;0uQbscxjxXagKtxRruoc3mpRhBBCkoOi7HGMxSKyAqixuYIraivh663XSwzWIJBVZglr44mzGMwo&#10;xHLr3dB+LF+chsHW43pZP71E4i69PKHYxtUrNgkh5BaGouxhlpuC/Jh9jWG5gEQH6q3VgBpR9U4H&#10;0hYvV5awsexhGgof1NbvI8tRmOFe/tCWHwU198t3KRNCyGhCUfYqGT745OpNloWreWQOsqHWGrZc&#10;0MbiDCHk+rmmSPsfLASaDtrEtQ5bd9nXVKaLmhBCvAJF2av0CwtZi6f7sSJ7dLO12a3pfS3oMFzY&#10;0nUNnD3hck8La3q9Pq6mKVsIPIWZEEK8AEXZy0jxPNSBvLUHUG3OER87jrP9wlKO+YxvHQ42Ab5N&#10;m1HYexRVx3RyBBov9ehPTsYs0Mt8znm8PqdNCCHDgKLsdfZtFdasENjtZpR0I6oeU8FdlvtabO4I&#10;ahXwlYaeFtessCvyusEI+vLQ3LEx6BD/ZmQiX6UQQsiEgespR2Es604J0uLcnomjox2slWC9xuL8&#10;M46i1ApYC2FFnDsC3Agh5NaHlvItiR/Vm3yuAK9xgLbiKciEkIkKRfmWwnypiHqOeeyePw5Fh0d7&#10;93VlcZpOsbFva3jQGiGETCDovo7CWNZNCCFkYkJLmRBCCPEIFGVCCCHEI1CUCSGEEI9AUSaEEEI8&#10;AkWZEEII8QgUZXKLUYE9+nEsuUVaK3pk2Ij5//QWvvPD5zFJp5hkPCHSZZ7Y7n50uU4lhJBwKMrj&#10;FPm87+gJzvihorYMeZ3mWtPeWCu6/7VH8e6PH8VZPiVHCIkDRZncQvgxJwvocL/ve1TYh24hvO/+&#10;9Dnc1CmEEJIsfHlIFMaybonxbmjbW686DpVi677wdAtpHZrvkTbeP+2D9a2wPPlu6hYUNQirUqbJ&#10;ZSJtb9Fy1jGIwK71oZWm3GUbyKUk9buu5asyrfWdXcfGQVr/JVdrsBebrfrN81ZI17Rus2CwqcZl&#10;Cat8OI6xo4+390cifHsvvlN4Gs29JVh6X7qRNPCnF3DmrePG50mP/tpKR+dBvPtaxMoNN/ac3tBx&#10;hBDihpayFxHCt7m4x7FmsikyjdXrjf16oflSlMz8kMgI4RGi2SOESeXVoyO3zOXqlq/BLEHfLp2f&#10;4cM683WYou51QhbNco0VqjaZyyia79TW9R7qEGlSeLUgS8E2Vp3SdR/qgW97css/phVXqoUqjLoH&#10;kbfCVvevypBtnXM9esy1pmW9xhyyEuy8teaccgqXnsxdh6VZRw039LuHOzDlvh8gQ2fdfOsHRnrz&#10;n4I6hRBChgZF2bPkocj13uhE8FeVIE9YvgctY60OW4V4pi1ersVN0XHItGDr0CIEPnuWzj1Wha02&#10;61MtAamXUXxkOQozBnH2hM7f1yJs5DRkatPV/2ChEOy9Ict430EE+pM8D2m16wFGWN0IYK/VNrlm&#10;tBDtIiG7ct1pLdRymCCtayXc7pWqRF/I9GSsZJPrATSbFvB7p9GDmZg8S+0SQkiqoCh7ESkyQkgt&#10;iy/ZBf97L8RZ0KEDLTYPa90We0CUuaiF3uyu6mMXhBilofBB3ZqNRWLoECorf0aaYelax8qFMUxz&#10;MkEGW4+H2m6IrRbWvEykCYu+0io7yqIWhBAyjqEoexVzxSSx1fcKMUpGmLPmOL7rn5WtP8WnolYI&#10;qbBIa3TdpbsCGNR5QDv6+pWL2RDGtUKSDzmtUYdLXW+R53eHgLSiXWUPyeolhBCPQlEeB7RfDcmi&#10;iUxzu6QlyuVrmyNGBdYJi7LjnSSWQ7QsbTWHbNmjG9c5BVtsdsGta+kQgr0Z1Y/ohFQiXeXivDYP&#10;6zEw/QxzbcpmmlOGuaSle6lLQsjEgqLsQWT0s+miVW7aHtS71hhurN4r5NHmzjWFRrp8hXWbbQU7&#10;qeCoRK3VunphGeeW6WMrkdlqs5TlHLG9Tr1ZQiKteyO4y56fqmArOR+sgrsi1j1mLMfMH6oXgxgR&#10;2Lnr1ItCnjAbpl8qIrbCXGDKfc9GfImIHNBIrLl9QsiEhI9ERWEs6/Ys8nGnFX2Ox6fUI1AIPRJF&#10;hoZ+1ExGzafM3U8IGXfQUiYJE2luuqIoD+jvQ7veJ8miA+soyIQQAS3lKIxl3d5FCogrotr14pFo&#10;yDnTsly9E4bt5SOEEDKBoShHYSzrJoQQMjGh+5oQQgjxCBRlQgghxCNQlAkhhBCPQFEmhBBCPAJF&#10;mRBCCPEIFGVya7J0PlZvmQm9yjEhhIwLKMpeRYrK4+qB4OzHi+FfOcn4HJ9JuGtLMVbvMLe7cVeO&#10;zjKRZcfKJ4QQMiZQlD1MsPem/iQ+Xw19js1NfFTbhMM79dYwiILy+bDexZUzE/7SNLTtV/mNATjz&#10;CSGEjBl8eUgUxq7uDCzbsTiySN7oRmPtFQT1bkJIES6fjA93dqNH7Eqrexlacfj1fpWv60NDE041&#10;66SYuNrnbpO0wktn6p2gEP8z+Oiy3jWIdXy8vExc3P85FolBhOGWdtWdvvJu+H02h7UjX3oQlqBg&#10;qrEjuIJTuk8IIcQr/NnUqVP/WX+OyO23345PP/1U7yXHcI6VTMy6b+LSiY/RP2c2vv5HYcn++wAy&#10;HpqMj/c3491jg/hCfytR0u+fj4VfXMF770tLexJyHs7Gl+914pKhRlKo7sX8Pxcfr/eiu+N/ZGJM&#10;sh9fglntp/H2v57HOdHOc3+ytUkOAP56GrpkWxtEXjAN94v9/hPXHaKbHoh0vGpL1vtmXi++um8R&#10;luUP4Jxu+6yHxLksvYn/2nkG750Q/fIXdyEr+LE6FzEYWOn/byG0Mk/W/Q0snPslunX56StFWV/r&#10;wOGfdap6rTYRQoh3oPva6+RMFlbhIAYc1mY8pPipOWO/D2g7blrFIaTFvHrHEtx57jQaA0GkZyU6&#10;Zy0EbuG0iAFU6fdmAYH2kGXcfBltN2Zi9lK1m75yDrKF9Xrq7Qiu+KU5woq9gg+tvJv46GA3ggsy&#10;bV4DaXmb1m0/LnaJMmfIdgtBf2AmehriWL6OsgghxHtQlL2GDsJatkAIZ6kQTsNVO9MQ2WVa3OLT&#10;LyxGc175AqaWO4+V5S7qPa3mlIUIpmelO+avY9Hz+mm0YT78WvTt5cpy0n1LjHS12d3FKh99n0e3&#10;UG/EyBsmwbfP4FSX6kdjsJJw4BwhhIweFGWv0dwtxLJVWHzSKpSBWlfU3KgQ0MTmfN3YLcqbGOgT&#10;/3S1GmKsmIQpmUMMJBNWa7oQeLswBwNK7O2b2e5gbxzJnSq9AjayXfvDpOd1s02tCIrBA4WZEOI1&#10;KMqexeayjmVdxiNnJhYtCOJjY15WCFOrEPkFi0NCqt3GF4ci+Jed7ZJlp/vyoz5iFXy/F0F73Xaa&#10;+8RARLTVEkrlkg4GLicQjKUGG9mL9ZqSRoS5GWwWiZu4cUN/JIQQD8Ho6yiMZd32iOmgjCjOumCL&#10;lo6HK4LZsLhdEdCOCOlkopDdZSvLOGR1CxxlS1zlG+emo6clYRHWtvKFRe+MEp+DG7ZzkfPi0g2v&#10;6rcfK+qUUdrrgFNG2e7Ia4GjbEII8QYU5SiMZd2EEEImJnRfE0IIIR6BokwIIYR4BIoyIYQQ4hEo&#10;yoQQQohHoCgTQgghHoGiTAghhHgEijIhhBDiESjKhBBCiEegKE80Nu5Bw6+q4de70aiobUBDwwFU&#10;P6ITNCpdbQeqIpfirzpg5O/ZqBNGkWjtHg3Gsu6RwPwdja22QqeOI8S1Hu0aJcSrUJTHKVIAxuKG&#10;U7elFKWlpagfkxeW+VH9q7ER+xHlkWocaNgDr8leY/V647euaRrUKalj1Us1ePk3oe2Zcp1hsQLP&#10;2PJf2JGv0xNADjzlIKJDvk/dtp8EBTuei9KuUJ7aNmOVTlfko/zVULtffmmFTjcZxnmRCQFFmURE&#10;ie96VB3TCUlg3sy37tMJo8hw2j1cxrLu8caRH1Xi6e/rbXczstY8h3JrjCmFrQRZgVesfPg2RRTI&#10;iOzbitKWIjRs9yGvuBINK/pQs6VOZ8ZDiWo52hFx3Fm+Gdt8fXhTt/3NrnlY8+oGFOjsVS9tgu/a&#10;UX1uR9G5oMQmvMM8LzIhoCh7FIfr0OYKNtPLcoE0ecMxv+OwBCqwx0wPy1Pk28p3WNyG1WYem6z1&#10;Zq833I3rPidjc7RNWcJWns3NrlzDlfBlAHlrQ9+x2h633a4+cbjwZZ44xl5GAi5+i5h1xypbt0mI&#10;RxryUGaV4ew7Z785yzc9JvbvqGtF9aXTmxKe5ix7CK53fV7OepKk8RP06o8G5SXidz6Pxp3tar/x&#10;DTR2Abn3uq3OBOm9gEb9MR4FOzZgemMlnt35iU6xI0TVPw/9gaM4olOO/Ecz+jPy8YA8ff8G+BcM&#10;IPAf76hMvIM3AwPIKPAp0U71eZFbEoqyFxE3us3FPagX1qa0OO1Wp2mFSvfxYFONlV9qswQqaovQ&#10;YqaX1qMjt8zp8s3woWzGUZW/KwAUbw7djI9VYb1OT95pWYetZp06xY7Zdqtd4r96W7v9VeuAV8z8&#10;GgTgw2Z9s1dWqEjrBzoOmd8pxfpqfbuN2W4pRmXItvpLlV3pGBAIUdyeiaNGvmib6KN1ibrJ4/ZZ&#10;tLJ1fxnHib4w8uVms7Y37kGl7VqoacpGmWvAIAdnlfr3lK7mvBUyvxHHWweRtni57bv5yMwYxNkT&#10;us/EdbYOe3Wd8lhpuCUxGEkV5YuQ29+Ok7pZBTmZQNeHlvBJd/GaBeLD9DssizQm0l1d1GL0a4f8&#10;zaXVnKD7um3n83hxv94JYx6mZwyg7aQWVemK3rYUGZiC6WKQjNxMZNjOQ1nVU8TfWyZk9rDPi0wI&#10;KMqeJQ9FiYqCi7otW8Xt3qQOLULAs2fZbrX9gZA779hxnO1PQ+GDo3srrqgtAw7Z2ylFe6vN9atF&#10;ZUYK5tw2rhMWSgeOmgIuyq56RQhhbpHN6hxEYJfZngh9NiyGXnZFUZ4YhIT6qbH6qBD1Qiy3W7S2&#10;37PxxFkMChGQvRb23Y1FyOs8GupjMZjYavWJ89iE0QMSa3CUMLa51zXz0CmsxjadYyFETeZvK2jH&#10;7t3SIlXiFhfpvpb9kZeplvI091OG2fYS4E3pwgaycmy9JizmF4zzEtnShY1M5Nh/7qGeF5kQUJS9&#10;iLzRHeoIuWmTcaVKpKVguSSVqzs6jbjg8B2OAqJ9ZagPn3N2uIEbhIWYpjNSQH8fTPtm/ODHnCyn&#10;u76hoUwM15wMth4PuWcNkbQPAEIDLkPgW+zi5JouMNzoo0U79j+p5mWf/v4ruOZ3BT0tKMHL/j7s&#10;lvlPCsE2rNC+yPO80RBinPxgIR5T4Nu2yXBxy7a/uD8fOdOB3sv66spYim3bMtFonNdeHPHfgSz0&#10;4bLZjFScF7mloSh7FTm6127F+l4fKhMVZilsa6V1ZbpC40VKqxt/z6VU37yiUYE9a+FwWytEuhAF&#10;2FzyKY36dVuAwooaPQEaHvbfUm2JB5PVtXRoF3YFinI70GIbCFXUVsIHYWWb5Q5pyiIVtONk2wAy&#10;suYZe22X+8T/z+NNKVpGinb9Xvsk3JoeVc7jWr90TLxic3Erl/Y1+TfW2Yd+DCCwW4ixytQubSW6&#10;3j0v4iUoyuOA9qvht0qZ5pwvtDOIPnNSV1qlsSxl7dq136xHDjW363Zb27EGB8a8uls2lVWfV5TY&#10;/KDFvhZ0CPuyxApGEu1YkYfBpoNR2zGqHLuAnojTFcqFn7c2UuBagshzlwOSjUXIjnS+VhCU6JNN&#10;Q7CUtXdjWIFeWIE1vinofF8HSO3/UIjYPKyxHidy5Y8ZevDg22BFihfsuD80H94YQFu/sKTLzWhs&#10;HRjWJtLlbkLnZXovbp3n3UlyfG3u3Llf6c8Ryc3NRWfn0JwrwzlWMlHrlhGxTtetDAJyC5n841XR&#10;yAad9da8mYzItYS4P4CAsLQLr9YoV550bQtLOoSz7PC6JeZ3ZLRwBPepsG4jly2R86nKsotdtju/&#10;A4GmbPhkAJPDqna2waw7Xtnu4+z9pfJK0KfbaaSIPiwx+ywO8fssgbIdfRfqM0lY+XIO+bEqQ0wT&#10;aac6Ho4yDaSg2lzWHU0BZBfLgDTZbtf1ZeLoN4EuQ3o4EukrhZyT3eQou/NN6QrWOwbyed4Sa641&#10;PH+EkPO9a5TFbsdevwzQMgK4JP3N2G2zfN3nJq3qZ81oa4P452X+3tJDMhaPFZKxhaIchbGsmxAy&#10;gTEGaNnhgygyIaD7mhBCPIH0qjRQkCc4tJSjMJZ1E+8Q2TVt4nQzE0LIcKEoR2Es6yaEEDIxofua&#10;EEII8QgUZUIIIcQjUJQJIYQQj0BRJoQQQjwCRZkQQgjxCBRlcmuydD5Wb5mJdL1LCCHjAYqyV5Gi&#10;8rh6V1/248Xwr5xkfI7PJNy1pRird5jb3bgrR2eZyLJj5RNCCBkTKMoeJth7U38Sn6+GPsfmJj6q&#10;bcLhnXprGERB+Xy1rqwkZyb8pWlo26/yGwNw5hNCCBkz+PKQKIxd3RlYtmNxZJG80Y3G2isI6t2E&#10;kCJcPhkf7uxGj9iVVvcytOLw6/0qX9eHhiacatZJMXG1z90maYWXztQ7QSH+Z/DRZb1rEOv4eHmZ&#10;uLj/cywSgwjDLe2qO33l3fD7bA5rR770ICxBwVRjR3AFp3SfEEKIV/izqVOn/rP+HJHbb78dn376&#10;qd5LjuEcK5mYdd/EpRMfo3/ObHz9j8KS/fcBZDw0GR/vb8a7xwbxhf5WoqTfPx8Lv7iC996XlvYk&#10;5DycjS/f68QlQ42kUN2L+X8uPl7vRXfH/8jEmGQ/vgSz2k/j7X89j3Oinef+ZGuTHAD89TR0ybY2&#10;iLxgGu4X+/0nrjtENz0Q6XjVlqz3zbxefHXfIizLH8A53fZZD4lzWXoT/7XzDN47IfrlL+5CVvBj&#10;dS5iMLDS/99CaGWerPsbWDj3S3Tr8tNXirK+1oHDP+tU9VptIoQQ70D3tdfJmSyswkEMOKzNeEjx&#10;U3PGfh/Qdty0ikNIi3n1jiW489xpNAaCSM9KdM5aCNzCaREDqNLvzQIC7SHLuPky2m7MxOylajd9&#10;5RxkC+v11NsRXPFLc4QVewUfWnk38dHBbgQXZNq8BtLyNq3bflzsEmXOkO0Wgv7ATPQ0xLF8HWUR&#10;Qoj3oCh7DR2EtWyBEM5SIZyGq3amIbLLtLjFp19YjOa88gVMLXceK8td1HtazSkLEUzPSnfMX8ei&#10;5/XTaMN8+LXo28uV5aT7lhjparO7i1U++j6PbqHeiJE3TIJvn8GpLtWPxmAl4cA5QggZPSjKXqO5&#10;W4hlq7D4pFUoA7WuqLlRIaCJzfm6sVuUNzHQJ/7pajXEWDEJUzKHGEgmrNZ0IfB2YQ4GlNjbN7Pd&#10;wd44kjtVegVsZLv2h0nP62abWhEUgwcKMyHEa1CUPYvNZR3LuoxHzkwsWhDEx8a8rBCmViHyCxaH&#10;hFS7jS8ORfAvO9sly0735Ud9xCr4fi+C9rrtNPeJgYhoqyWUyiUdDFxOIBhLDTayF6tHyFSEuRls&#10;FombuHFDfySEEA/B6OsojGXd9ojpoIwozrpgi5aOhyuC2bC4XRHQjgjpZKKQ3WUryzhkdQscZUtc&#10;5RvnpqOnJWER1rbyhUXvjBKfgxu2c5Hz4tINr+q3HyvqlFHa64BTRtnuyGuBo2xCCPEGFOUojGXd&#10;hBBCJiZ0XxNCCCEegaJMCCGEeASKMiGEEOIRKMqEEEKIR6AoE0IIIR6BokwIIYR4BIoyIYQQ4hEo&#10;yoQQQohHoCh7mgrsaWhAg94OVPl1ukTn/aoa9tTxwVid13jus8j4qw5Y/dhQW6FTxw8VtQdQ/Yje&#10;IYRQlL1MRW0Z8jrrUVpaamzrqxt1zvhmXJ7XI9U40LBHyLq3aKxeb/RhTdOgTkkdq16qwcu/CW3P&#10;lOsMixV4xpb/wo58nR6fitoG7NkItF9VL2A195OhYMdzUdoVylPbZqzS6Yo47S7fbDv2OZTfKiM4&#10;Mi6gKHsWP+ZkAR0tdXrfTR22SlF7rArjS6rH8rzGa5+NDUd+VImnv6+33c3IWmMXqHyUv1qCrMAr&#10;Vj58myIKZCTqtpSipagBlcV58G1vQMnVGmzdpzPjIuuuQTnaEfFltkJUt/n68KZu+5td87Dm1Q0o&#10;MDLjtNu/AS+syURgtzp2d0Bkb3OLOiEjB0XZs+QjUy965Ca2y1K6aIVFZ1h2+jsud63jeHOzlePM&#10;t1uHflT/Slk00rJR+cm6H4d4Xhv3GOkha0q1JVFX9ND7TLu8t/uQhjyUmfmu8x5an6k8p/s+PM1Z&#10;dvLuXnX8MN3EjZ+gV380KC+BL+M8Gne2q/3GN9DYBeTeu0LtJ0nPpcSHSQU7NmB6YyWe3fmJTrEj&#10;RNc/D/2BoziiU478RzP6M/LxgOzSOO1e9VdLkdH1B+zXzWnb+Qch/PNwT4KDDUKGC0XZa1jCUCYk&#10;AMhba96MQzf6+C5LIR7bM3FUWoWl9ejI8GGdKWai/M3FQGCXch3XS1OjP4CaLdpyFeJXWdyDeuNY&#10;WUc2ylzCJ9skLRt1fBp8ZW6Ri8Bwz2vfViM9b636vr9qM3wQ7U7Q6h16n2nrelcAg+iw+qW0dD2q&#10;jhkHDqPPGnG8dRBpi5fbvisHLYM4e0Kflei3ddir65RlS8MusYFISilfhNz+dpzUzSrIyQS6PrSE&#10;T7qL1ywQH6bfoS3S2MgBSlGLPJ8O41qUVnOi7uu2nc/jxf16J4x5mJ4xgLaTWnSlq3qbEFpMwfTc&#10;eO3OR850oPP9d1SmFHhhVYvDkJWTuGuekOFAUfYax6qw3rgBC2EQux2HTBHYKuQhUQbFjc78fh1a&#10;hPBmz1K3cf+DhUjrP4vjWlDqWkQtGZni9qOoKMoTdYbqaqw+KgSqEMvtVlZnvTUPbByfNSe+SKTg&#10;vKSw1nfmoaRKCJUcWLySSjd09D6Lx3D6LOy7G4uQ13k0JPii37ba5twbT5zFoO33SgQ1ILENIhJG&#10;uYmNudU189AprMo2nWOh51+3FbRj925pkWYaIhYP6b6W7ur8GWqxTXM/dZhtLwHelC5sl7DGabea&#10;T9+EgrZXsDswgIyseTqHkJGFojzBaLzUI0Q4JAJSUNDZogVFzfeGrNiQZWvHMR8sLNjRnKOt21KP&#10;nmIfspv2DkFkRoLh9pkcAKSh8EE1ADAE3jHfrt30ZtmGG320aMf+J9Xc6tPffwXX/K6gqAUleNnf&#10;h90y/0kh2LmZyOjvizzPG4W6LUMZLMRjCnzbNhkubtn2F/crC7j3srae47Q7d00N/L1qzvnZne3I&#10;zZqC/t7zOpeQkYWiPNHo6BM2YZoRXCNv8mW5Hag3XdeakBVrbiNx4xwKUqDKgENSmCuTjtYdSYbT&#10;Z9JyVi7sChSJ36PFZjFW1FYqN71ZruFGHwvacbItZDG2Xe4T/z+PN6WoGSnaNXztk3BrelQ5j2v9&#10;ckbmFZuLW7m0rwnVjd3udly+JhK6jhpirHAJOiEjDEV5glFR5gOa1Nym2uzuYzXHac7beg1zHvng&#10;vjpsPdQxuu08dgE9wv4tChsIpKDP9rWgQ7qkNxYhu+mg7ffQ9F7QVrUYlGxK3lJOSaAXVmCNb0po&#10;vnX/h0YA1JqXzMAuV/6YoQcPvg1WpHjBjvtD8+Fx2n3kfWERC0vaisbWgWEfOOawTe/FcPuUkHAo&#10;yuOOkDuzsljcnnPLlFszwRdH1NUHAGFlWu5QY3MGWxmBSvb8BCOch0fs85LCUmmfR953EIF+GQ2d&#10;iBgOr88U5kBAlWO/IQ+/z+pwUB6/NjsU4KWRv9eg2d6GSmS22i3lVJxXNGzzycam5mZD1uc7ePH7&#10;R9EpXcER80cQ6zliFYQl3c1y3xRSGQimHmVS6ca8sWUZx2n3/r14+s3zVpkvrxHZ399rBYYp1EAM&#10;YniU6Z6nIGSYfG3u3Llf6c8Ryc3NRWdnMrNEIYZzrGSi1j2SyKhXGQVsf2GHTCtDPUpdbmxCSBTk&#10;I3piEBXY5ZWpHXKrQEt5QqGCkpzIeUxg8CrnzAiJj35unYJMRghaylEYy7pHFPm8sCuCd7DJaTkP&#10;BeVetpdqRz5uNHI3MMPSj/ocjny2OPHHrgghZCyhKEdhLOsmhBAyMaH7mhBCCPEIFGVCCCHEI1CU&#10;CSGEEI9AUSaEEEI8AkWZEEII8QgUZXJrsnQ+Vm+ZiXS9Swgh4wGKsleRovJ4hvEx+/Fi+FdOMj7H&#10;ZxLu2lKM1TvM7W7claOzTGTZsfIJIYSMCRRlDxPsvak/ic9XQ59jcxMf1Tbh8E69NQyioHw+1Kq1&#10;gpyZ8JemoW2/ym8MwJlPCCFkzODLQ6IwdnVnYNmOxZFF8kY3GmuvIKh3E0KKcPlkfLizGz1iV1rd&#10;y9CKw6/3q3xdHxqacKpZJ8XE1T53m6QVXjpT7wSF+J/BR5f1rkGs4+PlZeLi/s+xSAwiDLe0q+70&#10;lXfD77M5rB350oOwBAVTjR3BFZzSfUIIIV7hz6ZOnfrP+nNEbr/9dnz66ad6LzmGc6xkYtZ9E5dO&#10;fIz+ObPx9T8KS/bfB5Dx0GR8vL8Z7x4bxBf6W4mSfv98LPziCt57X1rak5DzcDa+fK8Tlww1kkJ1&#10;L+b/ufh4vRfdHf8jE2OS/fgSzGo/jbf/9TzOiXae+5OtTXIA8NfT0CXb2iDygmm4X+z3n7juEN30&#10;QKTjVVuy3jfzevHVfYuwLH8A53TbZz0kzmXpTfzXzjN474Tol7+4C1nBj9W5iMHASv9/C6GVebLu&#10;b2Dh3C/RrctPXynK+loHDv+sU9VrtYkQQrwD3ddeJ2eysAoHMeCwNuMhxU/NGft9QNtx0yoOIS3m&#10;1TuW4M5zp9EYCCI9K9E5ayFwC6dFDKBKvzcLCLSHLOPmy2i7MROzl6rd9JVzkC2s11NvR3DFL80R&#10;VuwVfGjl3cRHB7sRXJBp8xpIy9u0bvtxsUuUOUO2Wwj6AzPR0xDH8nWURQgh3oOi7DV0ENayBUI4&#10;S4VwGq7amYbILtPiFp9+YTGa88oXMLXceawsd1HvaTWnLEQwPSvdMX8di57XT6MN8+HXom8vV5aT&#10;7ltipKvN7i5W+ej7PLqFeiNG3jAJvn0Gp7pUPxqDlYQD5wghZPSgKHuN5m4hlq3C4pNWoQzUuqLm&#10;RoWAJjbn68ZuUd7EQJ/4p6vVEGPFJEzJHGIgmbBa04XA24U5GFBib9/Mdgd740juVOkVsJHt2h8m&#10;Pa+bbWpFUAweKMyEEK9BUfYsNpd1LOsyHjkzsWhBEB8b87JCmFqFyC9YHBJS7Ta+OBTBv+xslyw7&#10;3Zcf9RGr4Pu9CNrrttPcJwYioq2WUCqXdDBwOYFgLDXYyF6sHiFTEeZmsFkkbuLGDf2REEI8BKOv&#10;ozCWddsjpoMyojjrgi1aOh6uCGbD4nZFQDsipJOJQnaXrSzjkNUtcJQtcZVvnJuOnpaERVjbyhcW&#10;vTNKfA5u2M5FzotLN7yq336sqFNGaa8DThlluyOvBY6yCSHEG1CUozCWdRNCCJmY0H1NCCGEeASK&#10;MiGEEOIRKMqEEEKIR6AoE0IIIR6BokwIIYR4BIoyIYQQ4hEoyoQQQohHoCgTQgghHoGiPNF5pBoH&#10;GvagQu+SCGzcg4ZfVcOvd1OKLHvY/V+BPQ0NI9fGMaCiVpyPPCexHagaf2dVUXsA1Y/oHUKSgKJM&#10;yERmJAccw6BuSylKS0tRPwIvxlv1Ug1e/k1oe6ZcZ5iUb7blP4fyJDpHDib2bATar6oXy5r7yaDa&#10;F6nefJS/Gmr3yy+t0OkmK/CM1e4avLAjX6drhnFeZPSgKBMy7qnDViFgpY9VoVGnkOgc+VElnv6+&#10;3nY3I2uNTaD8G/DCmkwEdqv83QHAt20zVunseMjBREtRAyqL8+Db3oCSqzXYuk9nxkWJ6j29zYj0&#10;VvZVL22C79pR3faj6FxQYhNeKdglyAq8Yp0XfJtCA45hnhcZPSjKHsRfdcBw2dldePbRtkyX+fJ7&#10;kfLFN5Q7U29h7j/DZarzt/uQppNN7OVGcq06811128tuCHfhxTxW2GvVvwrlhdVtuNpt+bW2XNPi&#10;s3/Hnp8Asdsmbnu2fHefDqvPbJjfS9Rl6yjXfb6yT0Sa/TtWuWY/rc0DMnyoNMtwtN31ezjKV3ny&#10;PELXqfl7qzznObjTXGUPwVpX5zVMN3HjJ+jVHyWr/mopMrr+gP16dNO28w/oxDzc47amE6TnUuLD&#10;pFUv3Y9rQjRfPKkT7AhR9S8YQOA/3tEJ7+DNwAAyCnwokLvlJfBlnEfjznYjF41voLELyL1XWdOp&#10;Pi8yclCUPUpacaUxypYuvNJDHchb67zRy/zKGUeN/JqmQeStMG9q8mZXhuwmfWxpPXrEdy0RkDfj&#10;tdkI7FLuwdJdAQzqLANxI68s7kG9cawsOxtlthumvBHa8+VmWQLusg/1CGvB1m6RvznasQJ/1Wb4&#10;euutvNLSrcIGNBEDDTGA6Dlk5tWjI7fMeeOX4rI9E0dlvjyv3JKEb9gxz0siyi7T/S1/j7TidaHz&#10;Gk6f2bB/b311Yjfzxur1uk7HrxhC9JF5nTjafawK63Ua+gOokZ+NLdTnFbWVtt+jBoEsV38L8tYq&#10;a1B+p74zDb4yWXojjrcOIm3xcpvQ5iMzYxBnT6jz8letA14x6xRlw4fNrrJHhfJFyO1vx0mjWfnI&#10;mQ50vm8Kn7I+c8WnrByXKzgKcoBS1CJ/jw7j70BazdEGYG6O/Oh5SzTDyM1EhtVOQflmbPNNEddl&#10;ptG+gpxMoOtDHFG5KNjxHNYsEB+m3yFEe/jnRUYPirJX6awP3Zj3taAD2ZhjFxh5I92ibp+NJ85i&#10;UPxxGn9ejyxHobjF7bVu6nU4KEW7SElIRZkPaNqLqmPGbhgVRXnoOBS6MTdWH0VHRiGWG3VXYF1x&#10;miPfjv/BQmfZ+w4i0J+HIsdNyb3vIrcoJHY2/FUlyBPnfNASszpslSLjuPEPihuhbtux4zjbn4ZM&#10;YQjGJ/Z5Gdj62/17DKfPTOZYghz7e0kTo92xqUBRbgfqzWOF0Fa94+5vge06rWsRAp81x8h39oFg&#10;YxHyOo9a10Zj9VbbNahFfEZyAqEGJOujXsvRsc3NrpmHTmFVtukcEzWvuwkFba9gt7RIs+bpnNhI&#10;97UccOXPUIuImvspQ7qhjXYDb0oXNjKRY/9B9LzxtoJ27N7djH4t2iZDPS8yelCUxw1OgRlsPR6a&#10;PzSsHn0zz8tEmsMdKee33A7qaPgxJ0tZP5ZbsaFMyKjmkTnilj6IPnHvjUT+jDTDgg8dKyytDJ0p&#10;ke00rH6d73JZyptsfWceyvTxbqsMvRdiz5n2n8Vx242+6rEEb4hxzis2w+szRR588jfqbEmtIA8H&#10;o92h38LYpKvbRUeLrcX7ttrmtevQIiznwgfVb2gMXOzftU8ziC3xazQVtGP/k2pu9envv4JrfmdQ&#10;VO6aGvh71dzsszvbkZs1Bf2953VuYtRtGcpgIQ4ZS7FtWyYajXbvxRH/HchCHy6bfxQLSvCyvw+7&#10;Zf6TYqBhWNd9QrgVqTgvMvJQlMcNSYiGwx2pN8viiU+H5SI2N32DOXYBKqY0OoOW2zy0OYRR3rh1&#10;en2vGDy4hNmMujXd7g5h1laYiX+WskaGTQLnFY/h9Jk4WljIEdzxY45sl+u8kggmk5azsqyV1d1i&#10;XQdqKgK2ayWq+33EacfJNtNibMfla+KfrqOGaCmU67f3srk/RnT2oR8DCOwWYqyTlEtbiW7b5T7x&#10;//N4U4qxkald2tc+EfsePi8SBkV5HFBRKywvhxUYA+miFJZytPm59qv2uT51cwzZKMqN6J6/DqGs&#10;H98mp5CaGDfh4s0Jz+PKtkSnHX22EFTlovdhneX61m7hd1IRcRz7vGIzvD4LUYetuwKAff5/NOjo&#10;E/1qczObGO5/YSknGSznwLgWM5G/sQjZTQfFGTqxgqCMWIPkLeWUBHphBdb4pljzrUfeF5ajsDit&#10;qGUdQPXBfr0/VjQG0NY/Bb7yDSqwS7rg/fPQ3ybS5e7+D43ArTXWY1JDOS8z+I7PWI8lX5s7d+5X&#10;+nNEcnNz0dk5tIcFh3OsZKLWrQJ+bDcpafnaLBQZTCKDa6IHA8noa5sLVSAtOWWxyj88060s52CP&#10;InN7EVpsc5mJ1F9mm6gKlS2QEb8ON6e0tlTZYeXa8pzt0nTWOy186fK0DSKkVW71gax3RZ+jnckS&#10;9bzCypb9W4K+XSEX5ZD7zOgvhPrB7D/3uUckQp9JzGMTaLfE2fbYv0moz1Ve5jsuT4gLVTbEdRa7&#10;zkBTNnwyIM045/DrV+L4vQXRyo6NnE/e5Dinzjcr8aJdnOS87BpzrlVYn9JVrPdGEhmcZQRvOZDW&#10;sRkA5mx7f+AVm+UrkY9UqQAuyVDOy/xdHH/TZFShKEdhLOs2/jCsGxQhhIwSxqBQPkGRzECHpBK6&#10;rwkhZMIjvRMymI+CPNbQUo7CWNZNSzmVRHaFWiTkJh4b3C5vJ3Y3MyHkVoGiHIWxrJsQQsjEhO5r&#10;QgghxCNQlAkhhBCPQFEmhBBCPAJFmRBCCPEIFGVCCCHEI1CUSRQysGxHMVbrzb9ykk4fBjkz4bfK&#10;nI8UvbnaQfbjsuy7cVeOThjnpK+8G6sfd7+yy43+rbbMRLpOuaVZOn/kz1XWMcrXUWK/9cji5b8f&#10;o39G+P7hBSjKXkXeFPQfqPxDSVQUnReu2pYt1ZlJkP34YmR3teLwziZja3z7ps4ZBpevoFGWt78b&#10;QZ3kJplzHW3Mvo3cn85BjPM7IzDASRRjIDQeb2CTcNeWoV27iTB219nIntcti7iOl/mAtv3qfnR4&#10;Z3eCi8g4//bsf5vG37NrcBcpTQ1UhvibmYZIEoMtirKHCfaGhDB4NQlRvNGtxE9uDVeQXZrsBTUJ&#10;UzKBnlbbihDjhJ7X5XmfwUeXdUJK0DdS9Ea+ERh/eIuBBvOG0YRTzTrPOHYx0gOnVZ4YkMC3JMU3&#10;5X6ckmXXXok62CFDYRADKb2OvM/I/P2kgOzJSL/Ri8tJtcv1txf2t5kIGZi94ApOyfvo4uS8GIbA&#10;rwM+7tIJCcKXh0Rh7OqWIzthpeo9B1Js49x45YXgX9jr+F5YmrTCS2caeULuxejT/Ueo2iBFJvwC&#10;drVPWtOva/GW5T7wua1u+d05uOEuX4pY+WR8aBvtGm30RXBI2suPhVHmfD3CFX9EYSNp+Qe6BAVT&#10;9W7E70RGtm3R1TOiLyL3ixxJz26N8sdu9DUcdcnvL0Ni52X0S9YFnMJiLFug0nps9Tv6zdFX0a4j&#10;5+/t7nd72fGJcS1IHNeZqFncHBPxuBj9o8/VjnW8vs5OncsS1pNqu7ts53mFztl9vhaJXmeCofZZ&#10;vPMyyo3xW4ddw0m02SDW7xHz7yfSteS6bzjKjnRPiYWr/Aj3OaNvXPe1uBjnlIWPo7QlUplhafpa&#10;a6z9HIt2ZOJigvcMo+7l4jjx+yTz9y75s6lTp/6z/hyR22+/HZ9++qneS47hHCuZmHXfxKUTH6N/&#10;zmx8/Y9NaPz3AWQ8NFlcWM1499ggvtDfisY38+7A/OmfoftPoe9+kZGGhfd+A70nriMoL5a/noYu&#10;WV7DxzgXTMP9Yr/fzPtf9+Ceh2YYf5zpd83Gwofk9g2VL9KyH89B/8/O4D3RxnMnRNvWLMas4Me4&#10;JK/UnGlYOPdLW92TMOuhqbjZfBV99r+kKemYv1S3Ryd90XFVlKfOO6P9NN7+1/PG/rn3E/QQBAfR&#10;Lb/f/iVmucqWpK9chGVf68Dhn3Wqcl35sZBtM87POJ8ZwEf6fA0ysGjNZNy4LvrxsYKw/kr/1p2Y&#10;/8UVvKfPQ/7R33/3N4GvD+KS7TeKhvF73n1nqE+C38C3S/XvJfLNfrs0eRrm39Zv6y91Han+uIn/&#10;EtaP+s1sv4X4ve9f/ZUtz35e8Yl5Lcgb7d/LG6K+zsR3ujv+xzguHsH35fd78VVRNr48Jv8GXMfL&#10;6+ze2Zj1hf49RZ/c459i9Yk8r2/NvIRGfQ1dmnwHlj34daO/g8O9zobRZ/HOy/1by9/0nqWq3fI6&#10;yX58Gb71ubi5G9ewKOfhe/Gtab0J9muc3yPm34++lvQm25V1qR3vtZi/R4x7ivpGDORA415kvW/+&#10;FuK87hN/q/kDxm8iBc2/Zjbm3yn+Zv5cXOPG35f47ScncN7BL/GNorko+O40fNXuugcJIt0r3WnZ&#10;jxQg40I3zom60oryccd/J/h7y/40/+bltYrehK8xuq+9Ts5kIZDDdKP1fG79caTfmwUE2kMjx+bL&#10;aLsxE7OlO9Wc893ZaowG5ShduXxCo8Oe1+0jxX5c7BJlzvDmHHAYCzIjWI7DxPh90lGQ1Rdyj3XN&#10;xDJ3IJIcce8QNxg5Cpdz6lPlcQkiLCLLomnuE/2vf6+UMPSy4l8L6bjz3hG6NqQ1ZVoeRp+kYYoZ&#10;nCSu41M2qzn4fm9y/R2XVPa/C9tv7Wy3dqNa1tZNfHTyCtIXTkvivFLwewgBXiauYXv/xrynxGNp&#10;jrD8r+BDqzxxXgfF34f+W1XudDGACYg7mG1azu4ViY4oq1YeCxSUq3nhsDiCqfNtwaci3+FFkX0e&#10;xMeGmN7E5XPBpF3YQ4Gi7DX0zVu6r+Rc8GrDpST+EGTaUG8Ecj5Gf0zPEhLiW2JdhKt32F26CaDb&#10;Z26R3HFeJPj2GSWWut2pDfKx3yzFjeS4S3QXLFYuMHlDkW4xY34sNFBKjpu4cUN/HC5yEKZjDozf&#10;M9mI5pjXQj9O6flzlT+awWbS+gq1S/0NpYjh9tlQMQZ/oevX2Gyu6Pik4vcQ/bpOWNsHXa7l4d5T&#10;hvy3kBjyb98YMJvnbw+6ssffSLGX4m+yVAwMbPPYxiDJMbB3XWdiS0WsCEXZazR3i4tDWqpyXkZc&#10;KOIGYF44ic/1OcleLP54bRe+nEsyL0JzS6hs6aYSN4KQBS2tQp03DjBH3bJ/g+KPMyXCfFn2q81K&#10;cxG8Oij+L0TbPm81Iw3oG+qNaBKmTg3iRiIutEQwrjf9W/YJqyFRkUnkWrA8L/JmlyYEZXSEOftx&#10;IQqw3WylZ0LnpYSh9tmwkXO9+pzMLZk51mH+Hukr83HnOZtFbGPI9xSJ24thMyJSivSgSNHNTKx8&#10;475pt6S1gRTyAChLfEjnHAOKsmexuayHfAOXf0h3CwtGCLwe3fa0XhGj2vxhPIdoEwRhKYVZytYf&#10;mBxFRgo0ik2wN5ikS24opNDaNNy26ShYHhp9Zy8Xf7xd0qUq0O7mZdboPAOLfOlDjmxPXznHMXqP&#10;izFoSMyVKPs+OeJcCzbU4CQZbmKgT94Yh+gutP5mpHUXbimn6jpLvs+GeF6Xr+PjG/braHgk/XuI&#10;31dOvdjd1ibDuqfov49F1gBZ/F4PzBQif1n9/aSUSchZKH7xhO6n+gkU26DTEF0x8BxpFzajr6Mw&#10;lnUbVoiOTg7KaMCsC0OODI0YZSzdjg7Xl/s7KhoyUvS1I4JUWPBtwlK4szcUxWnP72loBUpD0dfh&#10;bZO465ZinnyEaeyyXWVKkolcDesvRSgyNl6bndGloePiE3Ze0mtiWUcRzkvirt/R/liRyBGulRjE&#10;vBbC+izZiFyJs9+saGFZdqwof+PvJyTEPYFuIRrOaP/UXWfJ9Zki8nkZZdv/1m33AVV++O/tiKCO&#10;RZzfI/bfj7O9Jo66w8pPpl9c5Uf4LYz2yXiMZDwDYW0S2MqOVKaVdhBY5npCxMAo0/k0RWQi91ki&#10;1xlFOQpjWTchhJCJCd3XhBBCiEegKBNCCCEegaJMCCGEeASKMiGEEOIRKMqEEEKIR6AoE0IIIR6B&#10;okwIIYR4BIoyIYQQ4hEoyh7EX3UADbUVei8aFdjT0ICGX1XDr1NGjUeqcUDWHbeNhBBCkoGifEvi&#10;R/WvGrBno96dQKx6qQYv/+Y5lEccqazAM7+R+Wp7plwnGzjzXtiRr9MJIWT0oCiPW+qwtbQUpY9V&#10;oVGnjBrHqrBe1r2lTid4ASWq9/Q2I+KbZf0b8MJvSoA3K/H099X24n6dh3yUv1qCrMArKm93M+Db&#10;5BJtQggZeSjKHqaitgEN0k0sNrvVa7i3dbrbhayOqYQvA8hbGzr+QFXiTm5H+WKz121vU1iZG/c4&#10;jjM2l3vdWfYehDvAtVs+Sdf4qpfux7XdQmhP6gQXq/5qKXqFIIeE2EZ5ieiv82jc2a72G99AYxeQ&#10;e+8KtU8IIaMERdmr5Jah5GoNSqVFeqhDCGxIwBqr1xvpNU3hy6/VbRHfL61BQJiLHYfkZ7Wtr07Q&#10;nn6kGpuLe1Cvj5Pb1n06T6DKL0V9pPU29m21jlFtGETgFZslL0S70lZ2TVM2ylI0J37kR89jf9RT&#10;XIF7FgzgWs5myz398m82Y5XOLcjJBLo+xBFzf8dzWCNXP5p+BwpUEiGEjAoUZa/SWR8S0n0tELKM&#10;olGbIx5+Xf6qzShs3YuqYzpBUFGUJwYKW2E6vRurj6IjoxDLH9EJBtotn0rXuP8OZGEKfFkfWq7r&#10;N7vmYc2rG5yiW65Ee1tBO3bvbkZ/RiZydRYhhIwGFOVxQTv6Yi/BmTrkfLFhmUd2PyeEtLYXn8Ve&#10;h3Xux5wsp0u9oaFMyP9ocR5v/ugd/VlY1v/hEt0FJXjZ34fdUrSffANtuZnI6O8DF+AkhIwmFOVx&#10;QT4yMwbR16F3RxqbG7q+14fKpITZj+pNhThrd1vbsLvU1bbeYU2PCI2foBeZyIlyEm2X+8T/hWhL&#10;MVZJyqV97RNrnxBCRgOK8jjAX1WCvP6zOJ6weDXiQq+wSouG/xxx+9XweetYVNRWhrmtFY043jro&#10;mBuPzNACvWLzDj7omgLfX4UCt2TgV4Y5j7z/Q2ERz8Oal8z8FVjjm4LO90OWtcQMcpuIj5oRQkaH&#10;r82dO/cr/Tkiubm56OwcmhNvOMdKJmrdMkK5sjhN7wn6A6ixHn2SzyCr6GoHnfWueVgpbiH38GBT&#10;TULBXmF1owP1peY8sLNME6tsGX29NiwXgV0hazj2uUl0HWHnExsZnLVNCKmTAQR2mwFg8rGnTaF+&#10;6zqKp23ubPVIVYnlzu6MFKmtzy/RviSEkGShKEdhLOsmHkW+yWy7Dz2HnBHphBCSKui+JiQu6g1p&#10;DRRkQsgIQ0s5CmNZ90gR7pq243QzE0IIGX0oylEYy7oJIYRMTOi+JoQQQjwCRZkQQgjxCBRlQggh&#10;xCNQlAkhhBCPQFEmhBBCPAJFmQyJWOsim3kj9TrKWHWrV2EeQLVj5SlCCBkfUJQnIvLNVC4xSwpj&#10;zWUgsMtcVCK0HOOIM5Z1jxHyFaKR1oEmhNx6UJRJ8uRlIi3GAhmN1esNwRyRN1/FqbtuyyitPDVa&#10;lG/GNl8f3oy1DjQh5JaBouxBpHv2QJXfWpUo3BWsX/tounDtKyrJRRMc39ffNZZf1CswbfchDXko&#10;M49P0t3rn5WtP7nR5Ucs094OTVhb4xO1bsP6N+t2ewFk3bI99va5vuM4PsJ3dFvV5jo3mSfPy16G&#10;e5UrnSd/18TJR7l/HvoDR9VqVgK1DnQ+Hkh6kWtCyHiAouxR0oorUXK1xrA4a5oGkbciJGZyeURf&#10;b71239YgkFUWutnv26q+r5dI9Fdthg/mSkx12CqP2RXAoLH6k+kCTsyyNAcJxqs6M3yo1AIUEhpd&#10;fmm9KN1NI6oeE+niuM3G94VArs0z1ldOxKKOW/exKqy3zi0SafBtL0Gf4fYWfdafhxKr3UK0N/mA&#10;JtXfpYdk6+VrR7VrXArq2uyQy/xQjyjLJeqyTdszcdRsQ25JCua152F6xgDaTrbr/RV4ZttSZGAK&#10;ppvLWRFCbikoyl6ls95aHrDxxFkMZmQKu0lSgaJcIajWsoZC7N7pQNri5ZZoS/dxfacUnWqsk/Ov&#10;r9iXRhw6yjWsBgnGkotSgMSW+DKGQrSFYKF4HarlGtHiHBN1cQ+/bogBgDn4UGs7p81QPYpHlqMw&#10;YxBnT+iy9rWIQUUaMvUqlP4HC4Vg29aI3nfQEPUih4VvE/Fjx3G2P3S8gR40DG3JR7nspJxPLgHe&#10;lC5sICtHt50QcktBUR5vPDIH2Q7Xs9jC1jCWIlaPnmIfsu1i4gWEOO1tyoavuMc2sBhjjl1AjxDh&#10;wgf1sGZjkejhDrToAUP+jDTDc2H1d0OE9awd89zSK5CqOfUp8G3bhOmNak75xf35yJkO9F42rWdC&#10;yK0ERXlcYnc9681wT5vIOdQy4JAU5soRezRpSGzcg8rFZ1EvhLnMPr88prSjr19NGZiDnI5Dzqju&#10;QdO1bdtGfgnH87gm2tUfeEWIsU7SLu1rXO+EkFsSivJ4w3CNCkvZHUhkw5xHPrivDlsPdVjzyxaG&#10;Zeh2v44Geh75nSrUVe8VLTTnl8eYjevUvHsUwa1r6RCCvXl4c8RDCvRqx8m2AWT4NqBcH1aw437k&#10;9ov0oXjBCSGeh6I87pCuURXcFXKnhm72as1k2zyynv8sc0Qbm2JtHp+il21YEcplQvJlYJW9bBn5&#10;LNKteWQ9Fy6s0+SEKjLWC0UckeWuwUg0ZB8JWTaDx8zN8jDs26qDu+z5CZY9TNp2Po/dAcC3TT2n&#10;vK2gHbuffANtOp8QcmvB9ZSjMJZ1k1FGDiZW9OkIdY1MWwvUT4CXkxBCvAMtZTLhifTsc0VRHtDf&#10;B4ZTEUJGE1rKURjLuscK+SxwWdTnX2Vw2UhZjdq1rffC6KxH6YhGasvAOFdEtXzsyhE8RwghIw9F&#10;OQpjWTchhJCJCd3XhBBCiEeIaykTQgghZHSgpUwIIYR4BIoyIYQQ4hEoyoQQQohHGH1RnvEP+MVT&#10;z+MJtUcIIYQQDS1lQgghxCNQlAkhhBCPkOAjUd/Fs3/zNJZM0bsXj2DD4Tf0zgb85KlCnDl4HcvX&#10;FeE2mTTQgtp/+xecNPIFi5/HGw/P0zuS8/jtz5/Da3qPEEIIIQlayk+sFoJ8Qwjxz58U28s4PXUV&#10;fvG97+pcyTz85bppOG7kH0H3lCKsXqyz5BzywzNw+qDME9vBFnymcgghhBBiIwFR3oC7ZwvL1rKM&#10;/4gX3juP2+bdjwd0CoTMnj5oWr5v4MxF4I7pSrSfKC4CPvglXrhq7BJCCCEkCvFFecYs3CEt4ade&#10;xRvm5nBFE0IIISQVJBjoJeeAtfvZ3OxzxoQQQggZNvFF+eofcG5AWMqrN+iE5Oi6/pnN1b0BPzGD&#10;wQghhBDiIAFL+Y944d9UcJflvhabM9ArOid//0ucRhG2GMc9jOsHj6Bb5xFCCCEkBFeJIoQQQjxC&#10;gnPKhBBCCBlpKMqEEEKIR6AoE0IIIR6BokwIIYR4hLiBXrfdxgeYCCGEkNGAljIhhBDiERK2lD/7&#10;jMtIEEIIISMJLWVCCCHEEwD/D2USbU1e0d5jAAAAAElFTkSuQmCCUEsDBBQABgAIAAAAIQCqKWII&#10;3gAAAAcBAAAPAAAAZHJzL2Rvd25yZXYueG1sTI/BasMwEETvhf6D2EJvjWyFmOBaDiG0PYVCk0Lp&#10;bWNtbBNLMpZiO3/f7ak9LcMMM2+LzWw7MdIQWu80pIsEBLnKm9bVGj6Pr09rECGiM9h5RxpuFGBT&#10;3t8VmBs/uQ8aD7EWXOJCjhqaGPtcylA1ZDEsfE+OvbMfLEaWQy3NgBOX206qJMmkxdbxQoM97Rqq&#10;Loer1fA24bRdpi/j/nLe3b6Pq/evfUpaPz7M22cQkeb4F4ZffEaHkplO/upMEJ0GfiRqWCZ82c1U&#10;pkCcNKyUWoM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qJeGH4DAAA9CAAADgAAAAAAAAAAAAAAAAA6AgAAZHJzL2Uyb0RvYy54bWxQSwECLQAKAAAA&#10;AAAAACEA5PqtxSZdAAAmXQAAFAAAAAAAAAAAAAAAAADkBQAAZHJzL21lZGlhL2ltYWdlMS5wbmdQ&#10;SwECLQAUAAYACAAAACEAqiliCN4AAAAHAQAADwAAAAAAAAAAAAAAAAA8YwAAZHJzL2Rvd25yZXYu&#10;eG1sUEsBAi0AFAAGAAgAAAAhAKomDr68AAAAIQEAABkAAAAAAAAAAAAAAAAAR2QAAGRycy9fcmVs&#10;cy9lMm9Eb2MueG1sLnJlbHNQSwUGAAAAAAYABgB8AQAAOmUAAAAA&#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dzXxgAAANsAAAAPAAAAZHJzL2Rvd25yZXYueG1sRI9BawIx&#10;FITvQv9DeAUvUrMVqmU1ikgVURBqS+vxsXndLN28LElct/76Rij0OMzMN8xs0dlatORD5VjB4zAD&#10;QVw4XXGp4P1t/fAMIkRkjbVjUvBDARbzu94Mc+0u/ErtMZYiQTjkqMDE2ORShsKQxTB0DXHyvpy3&#10;GJP0pdQeLwluaznKsrG0WHFaMNjQylDxfTxbBWwGh+vhZTw5fZ73ZkMfk8Gu9Ur177vlFESkLv6H&#10;/9pbreBpBLcv6QfI+S8AAAD//wMAUEsBAi0AFAAGAAgAAAAhANvh9svuAAAAhQEAABMAAAAAAAAA&#10;AAAAAAAAAAAAAFtDb250ZW50X1R5cGVzXS54bWxQSwECLQAUAAYACAAAACEAWvQsW78AAAAVAQAA&#10;CwAAAAAAAAAAAAAAAAAfAQAAX3JlbHMvLnJlbHNQSwECLQAUAAYACAAAACEAYuXc18YAAADbAAAA&#10;DwAAAAAAAAAAAAAAAAAHAgAAZHJzL2Rvd25yZXYueG1sUEsFBgAAAAADAAMAtwAAAPoCAAAAAA==&#10;">
                  <v:imagedata r:id="rId28"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rsidR="00A776E7" w:rsidRPr="003A5652" w:rsidRDefault="00A776E7"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v:textbox>
                </v:shape>
                <w10:wrap type="topAndBottom" anchorx="margin"/>
              </v:group>
            </w:pict>
          </mc:Fallback>
        </mc:AlternateContent>
      </w:r>
    </w:p>
    <w:p w:rsidR="00937CFF" w:rsidRDefault="00937CFF">
      <w:r>
        <w:br w:type="page"/>
      </w:r>
    </w:p>
    <w:p w:rsidR="00B004F2" w:rsidRDefault="00B004F2" w:rsidP="00B004F2">
      <w:pPr>
        <w:pStyle w:val="Heading3"/>
        <w:numPr>
          <w:ilvl w:val="0"/>
          <w:numId w:val="0"/>
        </w:numPr>
        <w:ind w:left="360"/>
      </w:pPr>
      <w:bookmarkStart w:id="25" w:name="_Toc48667832"/>
      <w:r>
        <w:lastRenderedPageBreak/>
        <w:t>5.2.3 Node Object Representation</w:t>
      </w:r>
      <w:bookmarkEnd w:id="25"/>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CNode.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bookmarkStart w:id="26" w:name="_Toc48667833"/>
      <w:r>
        <w:t>5.2.</w:t>
      </w:r>
      <w:r w:rsidR="00B004F2">
        <w:t>4</w:t>
      </w:r>
      <w:r>
        <w:t xml:space="preserve"> Synchronous Callback Example</w:t>
      </w:r>
      <w:bookmarkEnd w:id="26"/>
    </w:p>
    <w:p w:rsidR="00937CFF" w:rsidRDefault="00263D3D" w:rsidP="00937CFF">
      <w:r>
        <w:rPr>
          <w:noProof/>
        </w:rPr>
        <mc:AlternateContent>
          <mc:Choice Requires="wpg">
            <w:drawing>
              <wp:anchor distT="0" distB="0" distL="114300" distR="114300" simplePos="0" relativeHeight="251711488"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A776E7" w:rsidRPr="002A4B48" w:rsidRDefault="00A776E7"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71" style="position:absolute;margin-left:23.8pt;margin-top:45.65pt;width:321.25pt;height:112.6pt;z-index:251711488"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BObgQMAAEIIAAAOAAAAZHJzL2Uyb0RvYy54bWykVV1v2zYUfR+w/0Bw&#10;wN4aWU4dp1qUwkuWoEDQGkuKPtMUJRGVSI6kLXm/foeU5CZxsHbZg+VL8vLec8/94MX7vm3ITlgn&#10;tcppejKjRCiuC6mqnH5+uHlzTonzTBWs0UrkdC8cfX/5808XncnEXNe6KYQlMKJc1pmc1t6bLEkc&#10;r0XL3Ik2QuGw1LZlHktbJYVlHay3TTKfzc6STtvCWM2Fc9i9Hg7pZbRfloL7T2XphCdNToHNx6+N&#10;3034JpcXLKssM7XkIwz2ChQtkwpOD6aumWdka+WRqVZyq50u/QnXbaLLUnIRY0A06exZNLdWb02M&#10;pcq6yhxoArXPeHq1Wf5xt7ZEFjldLClRrEWOoluCNcjpTJVB59aae7O240Y1rEK8fWnb8I9ISB9p&#10;3R9oFb0nHJtvZ8t358sFJRxn6dvT2ensfCCe18jO0T1e//Gdm8nkOAn4DnCM5Bl+I0+Qjnj6fj3h&#10;lt9aQUcj7Q/ZaJn9ujVvkFLDvNzIRvp9LE8kL4BSu7XkazssHlEOTgbKcRy8kgV2CuE4KnRF8CeE&#10;Iq7WnuiSMBLsb72wv/7Sr36Ln+ugK41H9xG29RpdIjlrmj2phBKWeVEEpgOG4HYAwQJJd5p/dUTp&#10;q5qpSqycQasgO0E7eaoel08i2DTS3MimCYkP8sgVQD8ryxfoHkr+WvNtK5QfetiKBri1crU0jhKb&#10;iXYjUJL2QxEBscx5Kzyvg8MSjv8E2AD00UFE+Q1YCMGhYl9Xo2l6unwXh8Oh0kCadf5W6JYEAeCA&#10;AellGdvduRHNpDJyOACIyIAnNBOGnJvowuqIsP/Ux/c1MwIQgtlHRXU2FdVDaMDfdU8WZyGto1ro&#10;Y+J77I/pDvv/SlWapvPzqWVfbOrTdLmY/S++kEndyGKqqkDkVWPJjmFud7X0IhbmM61GBf6VDreG&#10;cgg7mAlTQEHy/aaPA24+n1jY6GIPEqxGGvEoOMNvJBzeMefXzGL+YxNvmv+ET9noLqd6lCiptf37&#10;pf2gj3TilJIO70lO3V9bFgZJ80Eh0eHxmQQ7CZtJUNv2SiPUNKKJIi5Y30xiaXX7BU/dKnjBEVMc&#10;vnLqJ/HKY4UDPJVcrFZRHubRnbo3mGJpLNZA7EP/hVkzlrFHQj/qqZSOqnnQDTQ7s8KAuZGx1AOx&#10;A4sj3yjrKMWHCtKTl/DxOmp9e/ov/wEAAP//AwBQSwMECgAAAAAAAAAhAC3Ruzk8OQAAPDkAABQA&#10;AABkcnMvbWVkaWEvaW1hZ2UxLnBuZ4lQTkcNChoKAAAADUlIRFIAAAIIAAAAjggGAAAAVIrwjwAA&#10;AAFzUkdCAK7OHOkAAAAEZ0FNQQAAsY8L/GEFAAAACXBIWXMAAA7DAAAOwwHHb6hkAAA40UlEQVR4&#10;Xu2de3QV13X/v304GEtIsirB5WULJJ5+CBxkih3bQo7BVklWATtxnDT9rRQTN0DzR/3DvyxWQ2gW&#10;yw3L+aM1JA5QrzbNq3aArtZRYscGZRHHIaIBYhvZIIFcXiKoMhJXdnDc5rf3mTMzZx53Zu5LL/Zn&#10;rQHNzJ2Zc/bZ55x99t5z7+9dd911v4MgCIIgCILB7+v/BUEQBEEQHMRAEARBEAQhgBgIgiAIgiAE&#10;EANBEARBEIQAoUmK87d34SN11t8XX9mMf9iww9pRfAV/tvfjmNb3M2xf/hC69dG8uec7+Ksv3IYK&#10;tdOB/2j6MA6pvwVBEARBGGx8HoSHcd+eLtxxYTP+tqmGts04PncD/uxz+nQx+fFD+Ad+5uM/w0V9&#10;KCsmfRk3fHEbyvSuIAiCIAi54zUQPvdxNFz4V8NjsAM//HEHps37it5nHsO/8EReSO+BIAiCIAjD&#10;CiPEwN6DdcDXbiajwDpiwSGFD+K1pg/j3OZfYfUivUbv+Ff87erHrL+JFJ37GF7D24tuwzQOEXwf&#10;+Mj9de7nPvcivjjvP7H9wn3OPYLhC0KFGsZjf+IQw8Oo+eJKpPSeSxond96P82fpz1u24Y8/1ItD&#10;VKa6VQ0Yx6dP7MLPv8XPXowJf/UYxv70XnT9kk8AY+79PuZXPa/PM95nXPrFV/D6j/bpPUEQBEEY&#10;fbgehHsWYwZN8IfIOODJ/ot7u9T2Z5/rQE+f9ZHuDTer0MP2V/qtAz4qFt2Insc3o62vDh+559fY&#10;zuGCug9ivj6Puo9jdfUPrfAFncOidbjvHn0uZ3ag62/vxc93tuESOnGU/1abNg5sKhowf1UlTtmf&#10;nb4UEybpc5GwAbESJWQUWPfdhYFbH0PNLfq0IAiCIIxCXANhxnhUXDiFblrBf2zRr/EfTTzR96Pn&#10;uD6fhI4fOt6Hkz8OCUFwYqPtdfjxPhzvK0PVDGu3+LBHYQ2UaXN2L3oulmJs0O0QZFITqtCGDsdj&#10;sAPnfpFGau7Del8QBEEQRh+eHISLFzqQarwReOVfcQh1qCr/Nbo94YbCc+3kQZpoL7bjouNR2Ifz&#10;/+CGFCJJVWIcex+++CP8sd7m31qqTwqCIAjC6MQxEFKTx6v/J1brHIN7puLavl/jHBsK4P+Lw9tn&#10;fDkIw5GLbTjkhC705uQnCIIgCMLowzEQus/8Wv9lwZ4E9Z0En/sgpnHoQR0tHKnN69BQ3oHXvqYP&#10;5MvZ/8IAalGZY25AyfjF1h+3bPN6CH55GN0VDai7V58XBEEQhCsAT4ihoroOhw53oGLRBqyufg1t&#10;uA2r7x+Ptmc5b8D6jgROXFRvIdR93Epk3G6+AhlDOd1PJz+uVnkO7psKTmKk+rKkOnxEfe5FN8Ex&#10;lh3oeq4TqWV2KOD7CZMQ9+H899uAWx+zrvtQL47+Iq3PMZwEaSUm2iEG3iRJURAEQRjNuK85Zv16&#10;YZbwa478ZoN8f4IgCIIgDHtcD8KPH8L+Dlq5Gx6B1OYXC/AaoiAIgiAIIw1PiOHQ6s1oq9ahAw4D&#10;zP21+l4EQRAEQRCuLEJ/rEkQBEEQhCsbjwdBEARBEASBEQ+CIAgjkvFTpuu/sufXp0/ovwRByIR4&#10;EARBEARBCCAGgiAIgiAIAcRAEARBEAQhQHQOQvVf4x9XVmDfU3+Db1lHEnH7h57C2huv0Xtv4QcJ&#10;rr9780ZsqH4ZTatf1EeKyOfWYe89vdi8/Nt4iXbVsxeNs851/GhwypCID+Mbe++F9YOXl3Dg8U34&#10;gvna6T2fxL9/YT6sL4Z+C880PYmn1N9BGjc+i/XVz6N57U59RMidMZixdh5mlevdk+147jvhP4Eu&#10;xLNqawvqjzRjXZY/bxLIQSj/JP7ujlL8/Llv4N/0oUxIDoIgxFN4DwIZFZ+5ETi869P4xFO8ZWdc&#10;DAUvbdiEpqZHsfmVS/rIcOFFfJbK1dT0I4T+6vaPv42P8vnHD8H8cugADz+J9Qu7sXsEGQc8aTy7&#10;sVHvDS9Kl9RhFrrQuvkAnuNtNBgHpCMt39uE3CTeiE3fa8GTOf4w687dbUgtfxabmvQBQRCGBYU3&#10;EKoqcM2l4/jpBb0vDDGr8OTyWnTuWQfxHRSG0qpSpI9djDbKhOTs3YgH9nSjYXWuBoogCMUgGGKY&#10;82V8967r9Q5jhggW4bFP/iXmaW88Tv8Qn3juu3rHQoUXrj+Ord/+Kl7Wx5Jghxiewb34WJ117Pj3&#10;H8VnnV97NN3thBkK4JDBvHZsvnC7EypIv/IUPrqhQ/3NeMIITN8hJ8RgkznM4X22/96xcPnud2Xq&#10;vT6iXg78mdvR6w8x2KhQQyVaQkIMcaEFdX4h0PbEA9i4Vx90IOOiZQVq9R7627DlwY1opT95hb/0&#10;whZswxq6vkSd7txjuIl5RUqGicVA4P7Wc63rzPPe4wYndht18JZr4MAWPLCJSzUYWOGFyccOo/WF&#10;y/qYZn4Nlt3+Llp3AQs+U2OFfszww8QJaLSPM845vicp/bEBzGqYoI4fxBwsmAZ0txzAwYL8OEqG&#10;tmzahGcfbUBQ4p3Y3WwblewhWI8G/Uvwfj1YEfK2oadNYnTBwnpG5UvJQw0qxHDdZ/H3N0/UR5hz&#10;2GeEGP504ZewuFrv4Dc4uv/v8I0+CTEIQhK8HgTOObir2g0P7DqCd6wzik8tI+Ogj4wCFTr4Og6X&#10;34d//NAife6b+O4j37RyD8bVYy39zfv2+UTU3YvmC0857v4ZNPHdrU89sn0ODil3u3a502e/8Tl9&#10;kqF9Nbnz+e+/hdJF9+ERfYon6A2LevGMfT2dT04dHt9zLybSpG4/+9yiR7zPjkIZB5U48Lh+Nm2m&#10;cRFbr7xoxOI5Jeg8kovvwJpQUjTQNzc3W5ueFGxKFq63jA86t+XAAGrv1itAnnSWp2gi0Nfx6vDR&#10;J+mOGjq/kkwL+75bDsBZPbZuekAd203jN08y9mdc44AnErNcu9FN5cjVvZ2cMizYsBDLNli5B6UN&#10;8+hv3r8BM8z5qbyGjICxeINDD093IT1tqj5P15NxkKYJX4UlNreje9ocNC4Zoy6jO2LWTDIu1DVz&#10;MLuHDJC2NFJz7Fk5P1ZtzdCWvHrn/T2d1sRvn3eMAzbaVgLb7eNb0IYGrNHhn51r9TGyc9hAtO/v&#10;GAdxuuDQin3tpEP1wTMZ4ZyDm6+lSf9L+PxztO0/jnf1KeaDN/4/LC45jm/yOdq+2QXMveOz+FN9&#10;XhCEaDwGwqcW1gOv/TO+Ehoe+ARumPIWfuB4DF7BV375Fq65/jbcTnvfes4yKra+RibFpSPYqoyI&#10;T+MvfvqK9fEk0OrZnjxfau1AurzSWVk/tdpcHb+IQ/SxiZO1q4Fhj4C98v5aO46jEterH5qiCf6e&#10;63H8+5kT+CK5ZyFuwCH8vTOpv4hn2HiZ92G9H4X17PQr3w5f+ROx9cqLOlSWDaCXxv5MWBNycEXX&#10;uHEpamnC2Ba1MucJRU/crfuPYqCskp5I194xFziwzb3njl00gdSi3p7EaVJaZ9zXvDaWpsWYS1OU&#10;W66d2MXGSTYTS07046Ca2A/jTVqBptsO64n+dRw/pz+iSONNmuTVL5aeu4gzfaUoT3HewlSk+rrw&#10;huMNoPu1nEfpzArHo9D98nkdtjiPN/zeiQJQMmexZcBlSeumdYZ+WBN5SXUyHY3VBYPWsyS1qqmJ&#10;y/ins2l06PqB8ggEWYKmmqtxuuPb+E995D9f+wGOvjMRM67TBwRBiCR5DkL1JIzH9fgT7RlQmycU&#10;UWR4Jb73CWezwxBFZ0YlSsvnY4PxbE+oIpIaVNJq89wZ12MQoJj1aqJJSf+ZLXXVJUDPKY/HwM9A&#10;+z73vFqJWqtOvpa9Cy0tLXoz3NMKK6nNOR/q4s5AbSVKyhqw3rl3S3hIYqjo68E5x2C4jONbjRBB&#10;77tDlrewc6218rfllpXHhb0AOco7XhcMOnuTG4qJ+A36Q40HQRCSkGWSIucj6PCDvWWZa5ATHGO/&#10;n70Arpv+mYg5t+Cwd8IJA+gt0auQXeiNGqCKXa+9p6yVbA50XBjQf+WGJzygNzu2vGorTRI0XTnu&#10;7CfakNXTPK5wvWXIsRhWVI518w+IUjbCBo1WbHxQy4rknVqe1EhYhSfJgIPRnhxOyoYoXfDAxl9/&#10;LwrXBa5Gmf0qqmIiyuy3rwVBiMVjIJy8+I4TMuCQwuMr6+H0pws/w7FL1+NPln1CHxhsLqHXfteP&#10;Vt3JV9odeOsC3JCAnpQTw+GK8vn4/OZc1jUdePHoJcy4f52bDxEg13oloQO9/SWodDLTgnBSYEtL&#10;8BUz5fafviKn2P7OI520alwT/dqa451oxKbVQQ8CGyihLvEdR9BZ5sbAM8HJc1mvlItI+tUepMtr&#10;MHu+PoAyzG4oNcIKSbA9L3m+EhhmOKrV+1wsznDf7rPaV9S0CWsCHoRWnOqh+T0kzJNIFzSNk1Kx&#10;XiuTUwO/wdjxN+ODam8J/u8dMzBW/c28gOPU76fUfVKf55yEWzDlnePY+1/6gCAIkXgMhJd/+s84&#10;DDvB8C5c3PVDWgPbvIKvfNtKTHRCDLRllYSYKz/+Nlo6xmHhF7Qr/p5eHMhimfHUaiv5T13L2f6e&#10;7w3gJETrvip0YH9uu51jwN9FYCUmquN6S5pIyN+xsPmVSnzMuPbfbWMjrl5O+IHfcrA/txGPq9wK&#10;660LdV59WdL1+hmmMaITv+zkwWzgkIFeaTru4aTvye9Yp5PRjGtb3MQ0fu+djQ/r+HpUtgc9CK2b&#10;tnlc4i1bnauxTicmuvcOGgI8MTGpSVnXvDicO68SEEubObGRtzkobTuc5RsKVnuCzKkooy8IJ5y6&#10;smrRyaeeVTy19zZOFnXazG4vneNh68GjlTga4kHYuXY3Op02Nb7DIkYXXLJPqFU5BdQzPr3sS/j7&#10;Zbegf//PcFqfY/7twJewb8A+/yV8uuZt7Nvr5iQIghCN/JrjqMd6GwHmK4hXAhw3f7QB3aOt3uqV&#10;QX4rIOxVwREM1+vuXuf1ySTIrzkKQnHJMgdBGHnQintPJ60Aw1ZtoxHthh91xoH2AoxG48B+FXJ7&#10;cuNAEITiIx6EPHhke9RbB9G/jTDYxH1h0hWP/0uMfPBrjYEvRhIKQsF+iyELxIMgCPGIgSAIwohE&#10;DARBKC4SYhAEQRAEIYDjQZg+fTpOnBCrWhAEQRAE8SAIgiAIghCCGAiCIAiCIAQQA0EQBEEQhAB/&#10;UF5e/iX+49prr8Xbb7+tDo56+Hf77x+Ds78YwHv60JVK6ZIbsOTB6ShLnwH/mN5gknpoIRo/WoHf&#10;dVxAr/F9w3aZZt45BTOnXsKxV7N4vXAw25Zfjfx8NX6z/2J2P8LEZfyLWVb97gzWPxfyklki+Oeu&#10;5+GW+vcHsd+MwYy1CzD9t4Ovm1kjY4owCimwB4E7tP59fB48N9Tk/GuCwpVL+oXX1U8pt7blOWsO&#10;S2iibZ6A7hb+qeiwn4vOjXiZcd9ciAXOb0EMI3hyXTsh43dQFAU1Pi3EsoeMn5YczHLYz3c2PW7a&#10;5DV+DmVbD+GzZc4pOEUIMQzgkj3g9Q3dz9sKybAnlux+E6AwdH+ncBPkiGEi/6LjeZweAnnnRz8O&#10;skGzNZsflxrupJGurByCCYWMxM/UIO0YiVdgPxBGBAV7zZFdnI0N4bY3r5biJiC+fgE68EbVPCyY&#10;Zh1zr2OrdB7KXz6A03PIOlXn03jzaaNTsfVPKzML3zkiUL6+LrQ6g511/1n2T8OebMdz3+nXOxb+&#10;6806ec+dp4G0y/i1PN+9A+fZdTvHHaQ85Yp+rqrz7e+idRfUgKM+FVL2cMznBuXFRD47Er53JU4/&#10;/S5m2+Uy68WWvvOthX55uKjnV51KWB+NlsnBY1VYoMvufAui0hF4nxd2LAqPnjHe8kfrAhH1PN+9&#10;AzpmykLJcCze8N0nTGYcyrH7lEnSb4f01CmgXzFtHYVHD0xsudn9vh1otnXVJ1OPzML1OBQtvzNt&#10;JZhM446jH9yfQvWU8NXd29ZE0jElSgf844GDt27eZ7vnErV1rjJTZB7PYp9tyzd0vLLbOkLnCb/M&#10;rT6STGZC9hQsB+G9zgs41vE+Jk2/iJ999U10ja1AzXudeO5rJxLFDz9QOx4zG65DWcdhvPBPb+FY&#10;+irc0lyBfhXf/UP80a0p1Nw0xTnfP3U6bp6mY63ckT9WgZNPH8LPW87QtSW4jfatawlSzCWNvyVF&#10;fh2/3M/nr8LM695Hl44Xph5agJvfJUWlsh7b34Pf3XUTbq7oQVfn//DVWikH3Otpc+rku/fZsZNx&#10;232/78QiS5fMxoLfs+TA1x3zxatTD83DJLvOfN6MYYaU+5bmyW7MemIFZpJMauZfxq/4Myz/pom4&#10;KlFM+zLOqvJcQtmd5bh8yHcNyfS2Zb+z7qs+l00ceAwm3VmDmXa5+Bn3zECVneeQHkAX35PLO/8q&#10;9GSI4bNO1FzTn108XctkktY9fkbNsimWTI7/L9W1xpNvkWqahUkXT+GXSZ7h1zN/+SN04QOkQypH&#10;YAYPbqUkH84/MPMFaJBrosHT1hOP/ofIYlwptXtQdmEyS7/K7Ud6XZ/C+3sPoPUZqz1t/Y5D9W1V&#10;H+rTgfaIaesobD3g/ji+B600brzG+06d7H5PE7mSOdehDtPtvhnX76PQ8jv7T+dx9X3j0M/9jnXH&#10;GReoPT4/A+/RBGTJi+r10TmYOVY/O58xpdvSw5l3XhVSVt0vlW7ZMuXnG/2T6n3zhLNo1WPG2bHj&#10;seAOS89649o6H5kRUeNZrJ5FjldWW199ytUbvy5nHocTyEzIiaK9xVBaVYp0jzmQJICsScfKPdRL&#10;VmkJxplxOeN8d/t5oJLdtfSsm6qAtg7XUjx0Dm/2TcAUFQcjy/R2jvmGWetMGaZMIyvYsVIv4/jL&#10;51E6s0KvHPTv9me4PjXHe+/0C6fQXV6FiWa5p0W7Md1nmVjlTredc597qAsHT5Zi8k1j9AGGrWT9&#10;/HMXcaavFOVRD8sKW4a5YJQL/Th9kupZbZa7iPBKzm5PLRNLZv14oy1NbWbHnbntqZz73BVKFKnF&#10;NV498xGlC3Yo57kW0lu16tKuZUfv+g0dJML0f9hS3LbubrFXgZdx7liaxhbr3tH9PilU3t4azPZd&#10;U7pkKlKkR284HjNqH2o7q6/mO6ZY4ZqDJyfQytfKQcgqZn+O7m2Pk0T61R6ky62xMI6CyCxmPIsm&#10;1/EqehwWikOBDAR2D5Gis9uovEYl37CrqbRhXp5JP17l6W43B9AuJx7Kxoh6lpPwY7rAYlAxYbej&#10;qs10IavzafSFauUYjKukicH5jX/evK4unhjMgaBxiXfg7P7OYbwJS2Z83j9QpC/EGFl9PTjnTFg0&#10;EG1NGgaIgQahVhoQnboNdhJZwbiMS736T0INpvYAN5/+P3kq44SfHfG6EAe7aHO99kokr35v0L2v&#10;C6WO0WjQm2MOVdyYorFycCyjkfXGPzZkRo+39r1DwzTh5CuzuPEsllzHq8hxWCgWBTIQrIZWGdQc&#10;U9pMk14fW/6k/ElikRlJrhAc53ITfqwt+URprOjszS73ufhBQtXTc7037uUMBJvbkabO6e1UluzU&#10;ebKsS2mgMI0E70rMmoQGDTbCdJ0O0iqrcUQaCZbMHENLrVqsFZNa8ZtGZwGI04VMsPt0Aa86neva&#10;ZaWUgPz6vYZ1onIqZlTrfRvtobQprS7RfyUhYkzxozyDPHknm2w5LDkLXWi170vjRjZjbL4yix7P&#10;ikSCcVgoPAUPMbhhhfysvdRDtILyWJuZ4XBDaUOd9zUhB2sF6biVOQZnWvN6wlhgvu7kgV2mpZi1&#10;MmxytFyeqeakr9ZcRh8ZThnxdALtTm2Y6N57/kSy9s/jDcO9OFike0Zo99Qyc98asNy9qdtvwOxK&#10;04UcD8vADD05iVaKbHUhBOOtH6X/+m8HZ8LyPzsJvn4wnOimevvDcgmI7vfZwDoxgMkzXQPActub&#10;oQft4ibdSftlmfWY4odDEubYSaixIML173g3xmDGSr8uZG7rwsmMCRvP8tMzZ0E0nxYkRjJi9Dis&#10;iZOZkDUF/bEmdpHO7uGM1TFYsGEq+rLIIPVnp4ZlBJsZrgFIobxuPLbg7XiVmeVKxznjeiVw0Hd/&#10;09Xmyfol/Bm6gQzz0LIH7+vJZvaUy8L/XO+9OX5nyJTrbGZdZ0NAXox7/0CdPPKMg+vlbX9XNy6H&#10;3Jux7x8iM8Yjtwgi9cDGknupT9bxmGVjWZ1C+Wcqcdq4f7QeE6p8YRnsXl1It9GqsKHKkKHv2S09&#10;mNxsv8WQVGb+ZySpf9y9o9s6KV65eXUhMrM9UXuHwJO65y0QLRuzvdRn3MnXKy9TlvTMLMaUMP0P&#10;bQtP3Yy+7ytXN+lKaYP/jZaIts5VZmG6ENovMzybnxs1Xpn1onZQbyLFvJFjjsOKTDITcmLY/Jpj&#10;oOMLQtEITmqCIAiCl6K9xSAIwxXlvi9YcqIgCMLoRAwE4YqB3ZOceb2gsst9DVIQBEEIZdiEGARB&#10;EARBGD6IB0EQBEEQhABiIAiCIAiCEEAMBEEQBEEQAoiBIAiCIAhCADEQhLxYtbUFTz6sdwRBEIRR&#10;gxgIedGITd9rQUsLbd/bRHv66MZn0bJ1ld7TNG3Cs/y5lmexqUkfE4qPkvuT8LWGIARgY/fZjXYv&#10;FoSRR3Y6vApPqjkp8yJvcA2EPAfrYdeBH16JBrRhS/MW+rcBK1nIVMc1C7uxe+1O6zMKMiRWNwAH&#10;tqC5+QFs3KsPJyEvmVkGjKzwhXzJq++JkSYMBx5+0rOQy4pRqcM7sa65Gc1PtCG1PLxu4kHIl55T&#10;aNV/2oZA9551JHqTOlSWDeDofveTgiAIgjDk7N2Ho/0pTA3xbBf4i5LYZbECtXoP/bS6fnAjTaC+&#10;4w4DaHvCXVGza379QvsX1dxz3uMGJ3aj2V6ps3W43H6C977Fg1fo69HAP1xGdd3dPhcrqp93y+TA&#10;9V+K3tAyFUdmvOJbMV0fNhg4sAUPbNKGSgFkxs+pP9KMdTv0gQRwmddgG56vXu+UsXOPew++59IL&#10;W+gTa5y6mef9MvPUifHUi+nE7mbXaPPKzHuO8eub59kxMou81tQXRVS5Qp57dy+2bAfWPNoA9SlT&#10;/xVaLoHjCfDJzJapv0wOnmf4dNU5l4sOB9sjI1zm+iPYcmGpc71fF7z9wN9e/vbwXx+jZ3nhk43T&#10;7wm7re199Vn/+BFxPTFUOqxW2rZ+Mv4xegh0OFAmB7PsPnleUTrM91gDbPfqAVNQD8KqrSuQogI0&#10;s9uCN0dhXVfGgBKePm+626kRV9KUYF+75QDQsNpyB7VuekAd2032C1fQ/oyjQKwAy1MkOH18Tzca&#10;Hh0Md1ArNj6on/ngKdQHQgvxFEtmO9fysS1o67c6uP0ZRzmGTGYWJQvXKyPAenYnan0uLj6/no0t&#10;Va8B1N5tuwZZmU2Z7UY3fdYJo/jrpeRnQB1yPbeTupbvncIKX/6IeZ43Z3CMkxmdV+GlsGuJxo1r&#10;0NBDA49z3hhEfOWyZOLLVylrwPpHK/E8n+d6TV9aoHwWGkTMetFm60ls3yNWba3HEfs4tUfn9BW6&#10;PRLocEx7xELPsvWEZVaycKXTHtyWK6o4BGjfm/qH0V6rttLAarQH19ElRs/yJHO/T4I16Ge6fsh0&#10;mMtFE3G3M95YuuAJTQ2BDmPvRjzAx0g/lCGlz5tlFx0Op+AhhpI5i5MLxoQacZ1h2bTuP4qBskrU&#10;6f0oGu+YCxzY5jbYjl00MdaiPpEguLPpRENzyzJWZXX4XUZnMWiaihS6ccoun4+RJ7MCQBa604F3&#10;HKGu53NxcUfWk5CnXk2LMRdt2ObUeyd2sQFRb3WZVSs418Ool49V9bVkMLkDQ+um59FZNheL1bNX&#10;YSVZ8eZ5k2Qyi5Hh9Hqnc7tQR767liZgQ392rKPOXoK5d5iawasHXTblFixBpWdpowezLI1UC/+z&#10;krNzrSmvnThCg1RqUrJ7RbdHAgw98eqRbsuX3ImzddM2t71oIlw6nQb8TLKK0bNCkGu/b9y4FLVU&#10;b7dsJkOlw265djkGBekjT3ieeooOBxhyHW7FqZ5w2RXUQNi51krWW68n2eysbbZ2jAk61CUUTl11&#10;iVpxOte2eF0u0WiF9G/ZWPRkQbKVt+3sSqcMltWsjY/VwLYMLqeRKbNi4B0oBtr3ufJXKwAtv9pK&#10;lPAqxCl3C1nvSWvdiKlVdIvl7rUtpvtQGXID6KWFRhixMuNyqpW/Pu8zMnk1vvtELVbo6/1Jf91n&#10;YzSu/yj2OYaP5b0yV3e5Q32AVkhw6ub15sRC+u/KJDy0FU5Me+RN5raMJS89iyeffs966M19Mhhi&#10;Hc5YLhvR4SwZHB1mjzOHfP1v2RXYg2C43KmxUiS0pIqvXCXUZRz3j3LpJMfj/tRbMsXL14OgXVvb&#10;92ExrQKVO58VVVnN2vjgmFtGhR2JMisGWXQEtrh95c5mxWGGXKxNuwv3nkK39ZGMxMqMVv728d09&#10;1Dl9emSFfniz3H3mAOtdsVgDz6ChjDCrbMpFmnSAVS5rrfd2vT1uzngytkfe+FennCys/0xCnnoW&#10;Te79vuNCRC8fYh1G1VTPZxsnpfRfg4DocJBEOmwtNDmXzF/u4r3FEKao6liE+8qxPqnAq4OrYe4Y&#10;YW65nUc4brMmx1hWfh4EK7Tgc2mz5ab/VKh6h2eJeii4zNh1RMUJcYvmJ7PCwjKs9awsImAXHFnF&#10;a/wrF41XR8h483hVWrGvfYCs/UwDB7sWS5w8Dj/ZyixyIEcHep1fnLbKZcYe1Su0ZZ14PtSNnAlt&#10;7Pq/gyNLWs8Gp5hMfc/CMO7Ym+ZffWXU4bj20PAAnpXRzlhuYjd3hXqI6QL3lUnFes1yx+iZDSeQ&#10;8YIiO8+fj7B+74QKefD2rkhVyM2JkfsZKh3W5SKZqde9FUEXeTzF02F09lL5Mrn+r1wdtghfoBXw&#10;LQZuWK8is6UayJhkV05YBi0L0BjMOw+QVb2Qk1lM1zx3FsMlZma6eu7LcEJJuFu/YPAzzWxjowxs&#10;UbpWOcsm7C2GwZCZ9xme+xdAZrm+xeBxdbGVaxhk9lsMATk4BOXmytvUEZbV86h8lBOQ3Holeb7Z&#10;0TxtGSGzwH098vTpLuPL1PZeb7Qz49e1ULRcfPeNJVAn37MVmfueR14kyzZadc71t18mHSbi2sPR&#10;c//xgEyC/czblj79NstE9eFMcn67xi13lJ5p9D1C+21Ggvf1X2+Wu3PPbmC5b/zw9f3hosP+cgXG&#10;myHVYX/93Lpd0Tqs2jX8LYYCv+YohBNs9NECK29OBkLo66CCMMLQAz9n7mfTBwRh+JDZQCheiEEw&#10;YFecP5YkCMLIhQfVFpUYLMaBMKLhtx3Kwt+yEwNhUGjFxu1WIpL8FoMgjAbcJEMxDoSRCXu2LSMX&#10;GV7RlxCDIAiCIAgBxIMgCIIgCEIAMRAEQRAEQQggBoIgCIIgCAHEQBAEQRAEIYAYCIIgCIIgBPiD&#10;8vLyL/Ef1157Ld5++211UBhZpB5aiMaPVuB3HRfQm9YHEzMGM9YuwG33TMHMO2mbegnHXr2szyVk&#10;fg2W3T8GZ38xgPf0odIlN2DJgyXo338RpVy+u973nC8cVvmn//YMwr5dtVhYMs9RXqOaYrRHGRZs&#10;mIdb6mN0aOIENH6+Gr8hnVPdQO3fiBvvzKVv8DPrUJJTnxIshqZvjih47PyLCjVOhquZpfszx/ag&#10;650qpc9VaVOefH4i/jfj9flRYA8CK8QNmDGR/uTOuaEGg/hTHRGwEHW5BA+lS+owC11o3XwAz/H2&#10;HePL1ZPA7dxcgjd3nU+ooKwjC7HMoxvDqX0S6DB16gXTzuNgDvJShsWSMXovS3gwWTsBpXpXiOHc&#10;eUuvWwYwa6XILTFXpJ5Z49KC+Xp3xNCPN9pKsKBI7VWEEMMALp3Tf/a9WxSrRvDS/R2e3F/HcVvu&#10;WVBaVYr0sVytT+pUK2uAto7As9P8Iy+6/dM99G+vVxfSfSWYMmw7Y7QOl/LP7Z7sDf7AjlAk+i1j&#10;bGtSI9THIWqr8rFiIAgjkMvo6+Px9DIZvDwWpdHnG3jSL7yOg720aMl14RFBwb4oiV3KjQ3hXbC7&#10;5QAOHtI7QwKvUKei7+lMkyifn+OuFPtoRW0ORryS/EyNb4DhFWSXmiR4VbhgmnXUJt12GK0vsOuZ&#10;LdN5mFVuHcfJdmPVaZ0rf/kATs+x75HGmxnL6cNTLrc8FlynSpx++l3Mtj/jr5d+/uRjdlm9eOsV&#10;Ui5eadz+ru+eceg6H+tC6UzgoLrW3z4x7eE/T3h0jMvVPEHvJJdnUh1Wn6s6Feo98N/Dvi7jvU19&#10;8JTbeGao/jFmm0fpWQz83Dm9aO2Z6pTR1V9maNqD8cgtrE4+mQX7AcPlo74QOB4FX0M62dKDyc3h&#10;/cfbpv56+dojtFxRRFzPdeZ+twtYYOuFRzbe9vC2JVFUPYvRhUh89w7oWQSxOuxvL7dOYeM3o65/&#10;tYJkMhZv+NvObgNdvqixks/N7jmMg6hznu/IRLUFjYP6/nYZA20Wh2q7kHLmScFyEN7rvIBjHe9j&#10;0vSL+NlX30TX2ArUvNeJ5752YhjEn8Zg0p3luHwoLJ7ISnkTql49jBf+6S0c29+D3906Gwvq7Ngy&#10;nf8/s1Fmn09fhZkzQApwHP/F96IGbrx1gBr4dfySr61PoepcO174t3fU3VMPLcDN71InIjmoe991&#10;E26u6EFX5//Q2T/EH92aQs1NU1DWYd2/f+p03DwtYVw7PYCu/Wcsuc+/Cj2eOBTXuQYz51/Gr1TZ&#10;LqHsnhk6fsWdeB5uuZPKejXwgckpK//AiNWyot425SxaqS1fo2ecHTseC5ZZOQX2M1JNs1B2qgvH&#10;VF2SYtX56jfexInSGvxRDz/PbJ8E7eE/TzK/+pSOy3FH+VgFTj59CD9vIdmkS3Ab7WeO8bkk1eEP&#10;1I5HzTX9wTaiZ9+27Hda3vRslpu+Tt2b9vunum3N++49qE2aaMBResLlvgq3NOty2+3Muje+x2mT&#10;Y2ZbROpZDBMrMPPWGqeu/JwbG8dpmQ1dezC23M5yW/hl7r93aD9gWL/GJn6mBV8zGTUzwvoPnaZn&#10;3zyB+oduR9U/7vh9J0eidAnJ6Pe0PH1tFQ/LlCbKXrs9fddze9GYUWP3ba5300Rcpfquvz0uoerB&#10;mzDJiVsXU89idCGG0iVTMa71dasttZ7NLogOEzROL2n8rR6nub0m47b7rPbqfVU/j8r6/t4DaH2G&#10;989Yz03/AarurArmsPDzrnsfXXT9B2LGylJuqxtonLfHEtLlG+drXeH70Hxylj4LZRxYc8lrWY2p&#10;RPp9XFVfh/EFzvco2lsMynXd4xtAhyPzJ5LFeh5vONbaZRzf1YX0tErLCqYGnFyexhl7YGJ3JdnY&#10;5dpETs0hS9xxN1/GuWOkEpW2O7MMUzhW7VjYdO+Xz9PKucJrpZMVbluL3e3njevzhS1Z26Lsx+mT&#10;1C7V7IbSLtvNh/Emu6/IWlX5B6SY9gp+Nlmx3VRWu0+kX+igz04wwgJjMK6SjrPrK0e62wcwa7H5&#10;27FEXHvweXThYAbruvSmKm/I49A5X7mTk0mHo3U7t2epNjFXYkrPSjAuUV5GQj2Lgldr9vXms4dR&#10;e/hJLQ4PbwVhN20uz8zUf4hzJG+jzulXe5D2hzFsGWWLlrlHHwIYZTt3EWf69JjE45WnPThGnaZx&#10;yu5nRdSzGF2II/1Cl9GW1lhaWpWF2zyTDhM8Tne3uKvr9Aun0F1ehYmx9bZc/Ao2SHVOkgozqrBp&#10;krGSMMoWpivjHOMgVw/AZVzqNfSzQBTIQGDLcSGWsXuqnFbUGyx3S2nDvJGR7BKVK6HiPqWYfJMW&#10;/Hzu9OdxWrvMVHzdGQjGYOJMI6Y/kZVgAq3WOSlPbx53qEV3u9lhu3KPtRaUYKzLyxiUO+7PHOHJ&#10;ojJkEM0jd4Unb6V3jsxNN20U8TrMXhW+55R2WmWEDYKcFNdyHqlm/ewsdZ9dkW65vW7aSBLqWc4M&#10;SXsUEprIth5G3+38/EIlTmt9sevlc82ruPBJt02ySUxVk0+czPt6cM6YTI9v1S7rFOmC1l+7bK5b&#10;3WLY6pmagN17+8udO9ZixumXaktab554LeOr9KaxSJORaBsd7iIhbqykT5h5Xip51jQEJmAW1zXP&#10;vCaei7IyqBJQIAPBUtBWslRVTEqvTDnOMjwmuxj8lj93Mv0n140tSGeQow7hsUQ5Gc/pNDT4BSxo&#10;srjV6tzYRoJMSAK2l8TCbxAYlnXO8CqhBLOXjNX7msj2iMf1iLhbfAw0Xod50Od7cb5IxgGfDTz7&#10;mb00UCc0Etj4cN6MUFt7loNFEfVsSNqjkHBIrQ7Yxc/OdYXmJfWQ1dedt39oNe+XtZU8zFs70jR+&#10;JDUSrDElD3i1apfL3vTqdfjqGbURGVkwdEX1xQKi+rJZbsdjGo2aeKvLaPEHnN73Lsppsai8iI73&#10;NG6sjINlSu0wbU7ubzgR0Z7N3Ch4iCEbq2pYoFxRE2iSshuGVga3T6BB7ZzVcbTbzOxw7uBmfdaj&#10;eGZnUa4/Mh4e8rnRs8S2+AfvFRzLnZqiutkTAccHUzTwvOHUvTAuLXb1pWdWuRNOXHt008rKcA2q&#10;gdrojByiKW2oy+uVyTgdTmqpK++SD3VtJte/sWpMPRSywvHV3SGpnnFCFBuy2ejjoLSHvRrP7lVX&#10;ryytCSaz4WK8mVIonDdzqPwro56dpTHNMi/PMSs9ybXF0rMYXUiCM+lOpOcUzINghStSzVHeI2s8&#10;c0MxfsaivJdke+5dYOZETKm0x4YkY2US+nGQjEyQIZnbOJ9/yDeMgn5RUuXC6ah6pxtdnWMw/Z5M&#10;SYFDgU44mq+/DMiTkHcZZ3Uizy3quDfJkJVeJWXZXySktzKV9PM/6P0tJ/nM8pyb6XyhC53/hZXI&#10;43wREW2T+EsvVBKKTtiLSeLhJJdJ11LjH/d+jlcDSx6cjpnzK/ABUs9J6v5X6eQYM/FPf57uY7WP&#10;nQBjPb/sv81jFulXz6C/7kbcxl8GRPetmfw2Dn71DKgPOaT/0JcIlAh/nS/jf+umo+ba9/Dfqqwx&#10;7ZEeQI9KAqJ603lO+PvVe1SHHn2/7os6Ec5sE1sm8STR4UxJik576OeGyey9zn6vPukvWnqv87JK&#10;grtRX1vW0YXeydd4n++ru1uvOD3TqIQoGsYu9viS/dyEK+tLiEzdGYz2sHSi6mpbB/Rhnnj1l3jV&#10;TP4ADVLV1vWOzExZjsWZpzvx/vywZMRckxQz9590DycG2u2Vwvuv0uA+2U6QdMtt1dcns1j8MufN&#10;kFmgvUzCrrXHK9a/IupZnC5Echn9nLzXqJ85/zJOtgFVYcnAYUTqsJXsqhITjf7pjtMW6Vcvoeyj&#10;cxy52fV6r6yEyjUF6Vc4WZnHK9Ll1NvoarHaI26sDI67BqpPWkmKKklUJY3S/bP9AraJVbh50WWc&#10;eEbrSIEo2GuOoxbf6ywK59WUcxi31npN0eNVoGOZXh0cXVxJdXVhQyDTa47CcIRDDNm+5igIIwf7&#10;VcpCj8NFe4thtKAShnyoNxeUmy4k1kQW4WQ6VmhXz/DksspoR54u/ZGGihEX7E0ToehwYnEeiZaC&#10;MJxReSWVub89EoV4EGKxVsmeWBonAdkeBeVN8GbyOl+CcaUQ5mUZ5bDFrr4YJfBFMcKwgbPidV7C&#10;FdcnhSuE4nrHxEAQBEEQBCGAhBgEQRAEQQggBoIgCIIgCAHEQBAEQRAEIYAYCIIgCIIgBBADQRAE&#10;QRCEAMUxEB5+Ei0tLbQ9iVX60JDStAnPqvIMozIlQclxZJR31dYWPLuxUe8Jw5nGjc+iZeuI6QWD&#10;huiwBcvhyYf1jg+lOzyOfm8TRFKjnyIYCKvw5PJadO5pRnPzOuzUR4eUvRvxQDOV54k25PkzKEKh&#10;YONHBpnBh+S+fmE3dq/NrmfmNXkqA30EGebDgbxk1ohN38s8ycexc3cbUsufxaYmfcCgddMDNK43&#10;Y3dPA9aIMTXqKbyB0DQVKXTiyA69LwjCMME23oeJ4S4MT3hBtacbDaszG/A7j3SipLpO7wmjlcJ/&#10;URJbvo9W4vkM3gN2Ua1fCLQ98QA27tUHGV5R3t2LLduBNY82QH3B8YndaHZWOmwVr0eD/WNb5jm+&#10;tv4ItlxYSve2vhp54MAWPLCpVf3tEFY2vnY5sDvuWF7QwNyyArWe+mhUmXR9GX+9jHJYsisJr1u2&#10;2PJ+cCOsO3EZl6JXtws/aw224fnq9VgxXX1AeYXWOYafrz0Ib7l0nfWeUy9/fR06DXlHtHUSlNyc&#10;J3vKpWRY/bx7vxCdsOVsE11vs9z+a73n4q6NKjfDq3i7LfjXCc0+xOeWXthCLbbGeb633CF1N8nw&#10;bL8sHDxtkqGt/ccdvGWPllkEXOaYfh8ls2B7+K/3lt9/7/zwyaa/TffFXGTmnvPW18VTdk9b+2Vi&#10;Y8mm8iWvDjlo2WfVL4URx/BKUixrwHo1WOtwwPSljptr1VbqyD008PC55i1oq1rhdXlOX2ENfvpa&#10;LFwT6iILsOMIDUm1qDfccavqqfOcOJJskMoLGgxosuxW4RjedqOT6hHmyrUGhG4aPJsLOEhFU7Jw&#10;vZp0VNn2kJSWuy5Pb3s0Y7fPtly1tR5H9Dm7XsrlaYd76H5qUHQ+404KsW0dCcl0eYoGPfu+2cnL&#10;lLN9fcA4MOrtCaPRoGleu+VACiuMMErjxjWZr40pN5drRZUrry0HgIZHvS5obi+7D2w5MIDau80V&#10;YCMWzylB55Ewrc78bMelTO3Lk4x93pwYMrY11W4dH1OhPZ747c8YE1KMzGIx+z3pVMnClY5M4mQW&#10;rcPc1iuQcuq8G90k31zd9n5WbTXvTZtjqCeQGRm1K8kUtK9V9dKr/Z1r+Rj1mX7LQLQ/4+gSG8Rm&#10;W7OnwKdHFq3Y1046VB88I1w5FN5AqK1ESX8vOvSuH2vACbNYGbZm9aC5dx+O9pegUhm6q1A/nTqL&#10;Myi1YuNLNBjMWewOJDzZ2Oc918axE7t4MHU6Aj+LyrE7bCDNFd3pfdZ248alqKVy73ImIPocD3Jm&#10;vYipzqSVcGVVKGgl6AwsypBKYSobXTTILPW0R5Cda82y7sQRGnxTk5IM+wnaOpYSzL0j+addVmEl&#10;rcoyuuAfXkmrzcz1ZsPSvLZ10/PoLJuLxaahOr0+ZDC2yVRuXa6X7EmE772NJgGvYWv2gdb9RzFQ&#10;VgnXCVyHyrIB9JJdFk6uMsunrRPKLAqz35s6GiezOB1uWoy5aMM2x0jzjxP5k51OG5CRvc4wHoNt&#10;nZnGO+YCB7a54++OXUE90rTybzRXTQ0vY2cvLeCidFkYDRTOQGDLlLNb2e3kWMNZ0n8U+xzDgSaG&#10;B/XqTeU11GKF8yYCbYY7NBNJBynVwWxlf7getSeez2DAFIGeUzGyqkUDuxIHxaMRR1Kji2AXpNFe&#10;YW7PUHJsaxcyspQHab2+PotEL/XszJNo46QU6Wgm47cRU6uotZYb5fa5itk43n3CrZvXKxJX7qjJ&#10;3WKgfZ+rS8pTY0zcqm6ZyENmTK5tnUBm+REvs4zwQoc9mka9QkMtObJzLa3y4d4/O88EezfccrWE&#10;huzCqasuUZ4m59qW9Z4Qiwc2AjIZHqxfT/RiKd9D3ogZtRTOQLBdx0fqi5SdTta+dpc5W4wh0n02&#10;oZmiPA6WFa1WNKFu2CLhs9DVJOSB65059DC4JBxwlRvTfpPF2vwhiGiyb2sPti7SplzWSSe8vaci&#10;fxFNrahiMOtsbV5vmeUC5s1yWXvaNLLcfuOMPQL6zyTE1C1nmeXd1vEyy508ZeYJgektk8cha6wF&#10;kLonGWcpMpKSGgkqNELmhVM2FY5IjidUpLfQPIMobzAbhauBbXx9wWQiDDcKH2KIsjoJjgu2tIS/&#10;QpMRPYGvSGipqlhvWTZvUlhu7Nq7n8XSKtPlb2CvknKyljnxKHit5RpswEpnYAi6RS3cFV5wELFX&#10;E1nKlHHayYq3Rq3cOGZaa3t41GTjuiVVrDewajSMCZJd4LzSkxBXcpZtHUfopO4YZVYOiLv6Yvd4&#10;SebsbXZhU3uFv96lY7ZGnkY0HeiN+JVob7ktt72ZUxAMT8XBz0vmAQqTWceFgQiXeExb+/TFJaHM&#10;bO9kVguPGJnF6XBkW7twUiCPC3nlJoQZbxllpnE8j9R3V/s9CK041UN1DwmHqLcPEuZnqcVKlIcz&#10;1vspjHSG31sMGVeKPIl53WFOZi5f63FD8wrUfb71TL8TzvsZaxK3EofM5DAX6zwPMJnLmAl9bVg2&#10;vpKX28GD2cbG2xR2PX33sevHK7HQlUAGzIznzj27geXetxg8MvPX25Q5lYczyfmtB7vsnmxqurat&#10;pwFzL3hl632G2R4RbR1HQBf8WdrmvencnqOYu9yrr/5McK9cdVvqvVhdc+QWrJOnHWPL7S+X97l8&#10;jhNKo2SkyjbnaFB/Ezw70CZG2ZO0tfcZ3vvH6prdR8J0MOJNHHUkQmaeMoXosHU/r+Ec6GP6Hon1&#10;UxG8b+j1mWTmGzM6D7QhtdA/5nqfERxXPLXyykVhtbe8xXBlM+gGQlFgZY00LpIQHFy86AGSs56H&#10;W6dQHZ4zkzOVPXvUoJ3plThhhGJNGsjSkBQi0JM1v4k0qmQaN6aKgXBFUPgQg3KN2ZnEIwflQs+Q&#10;nMiTpUrmGXbGAQ/4LQU3DoTRivWWTPIwiJAZXjBQ3xuNxgEbPTymbM+84OJcrYELmd5VE0YLhfcg&#10;MGpFyy6sMNdVEcjDg+C4IP3uyyucYelB8LlW/WTn5r1yEe+QEAWPifVHwo0eNxw0SGO7MKQUx0AQ&#10;BEEQBGFEU/gQgyAIgiAIIx7HgyAIgiAIgmAjHgRBEARBEAKIgSAIgiAIQgAxEARBEARBCFBEA2ER&#10;HvvkN/H4HL0rCIIgCMKIQTwIgiAIgiAEEANBEARBEIQAwdcc53wZ373rer3zDg7vegRfucB/c8jg&#10;z4EXfoKKlfehRp1/Cz946m/wLfU38wk8/oh9zqLrJ5/GF9r1jiAIgiAIIwKvB6H6r/GPd1WTUfBp&#10;fOIp2n5yAfNWfhmfss4S19D+Xbiozn8dhy9dj8UfWqTPsQFxH8a/9nXrWnVenxIEQRAEYUThMRBu&#10;nzUDeO2ftceAaG9RRsANRqJh109sj8Ir+Olb7+CaCu0vmNOMeTiCp3/6irUvCIIgCMKIxWMgTKu4&#10;Btfc+Jf47iPf1NtfYt44fVIQBEEQhCuGQJLiO06IwN0kh0AQBEEQriw8BsK3Ot/CNTf+OR6r1gey&#10;oeci3hk3Ax/S135qmXgfBEEQBGGk4vUgtP+NTky0Qwy8mUmKEVz4Kp5+Dc61iy9+HT84rc8JgiAI&#10;gjCikF9zFARBEAQhQCAHQRAEQRAEQQwEQRAEQRACiIEgCIIgCEIAMRAEQRAEQQggBoIgCIIgCAHE&#10;QBAEQRAEIYAYCIIgCIIgBBADQRAEQRCEAGIgCIIgCIIQQAwEQRAEQRACiIEgCIIgCEIAMRAEQRAE&#10;QfAB/H83UhHcXJMdpwAAAABJRU5ErkJgglBLAwQUAAYACAAAACEA4NwfgOAAAAAJAQAADwAAAGRy&#10;cy9kb3ducmV2LnhtbEyPQUvDQBSE74L/YXmCN7tZY2Mb81JKUU9FsBWkt23ymoRm34bsNkn/vetJ&#10;j8MMM99kq8m0YqDeNZYR1CwCQVzYsuEK4Wv/9rAA4bzmUreWCeFKDlb57U2m09KO/EnDzlcilLBL&#10;NULtfZdK6YqajHYz2xEH72R7o32QfSXLXo+h3LTyMYoSaXTDYaHWHW1qKs67i0F4H/W4jtXrsD2f&#10;NtfDfv7xvVWEeH83rV9AeJr8Xxh+8QM65IHpaC9cOtEiPD0nIYmwVDGI4CfLSIE4IsQqmYPMM/n/&#10;Qf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pwTm4EDAABC&#10;CAAADgAAAAAAAAAAAAAAAAA6AgAAZHJzL2Uyb0RvYy54bWxQSwECLQAKAAAAAAAAACEALdG7OTw5&#10;AAA8OQAAFAAAAAAAAAAAAAAAAADnBQAAZHJzL21lZGlhL2ltYWdlMS5wbmdQSwECLQAUAAYACAAA&#10;ACEA4NwfgOAAAAAJAQAADwAAAAAAAAAAAAAAAABVPwAAZHJzL2Rvd25yZXYueG1sUEsBAi0AFAAG&#10;AAgAAAAhAKomDr68AAAAIQEAABkAAAAAAAAAAAAAAAAAYkAAAGRycy9fcmVscy9lMm9Eb2MueG1s&#10;LnJlbHNQSwUGAAAAAAYABgB8AQAAVUEAAAAA&#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0"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A776E7" w:rsidRPr="002A4B48" w:rsidRDefault="00A776E7"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v:textbox>
                </v:shape>
                <w10:wrap type="topAndBottom"/>
              </v:group>
            </w:pict>
          </mc:Fallback>
        </mc:AlternateContent>
      </w:r>
      <w:r>
        <w:t xml:space="preserve">Earlier on, we looked at the </w:t>
      </w:r>
      <w:r>
        <w:rPr>
          <w:i/>
          <w:iCs/>
        </w:rPr>
        <w:t xml:space="preserve">handle_call </w:t>
      </w:r>
      <w:r>
        <w:t xml:space="preserve">method callback and how its synchronous run nature. Below is an example callback that implements the </w:t>
      </w:r>
      <w:r>
        <w:rPr>
          <w:i/>
          <w:iCs/>
        </w:rPr>
        <w:t>create()</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r>
        <w:rPr>
          <w:i/>
          <w:iCs/>
        </w:rPr>
        <w:t xml:space="preserve">GenServer.call </w:t>
      </w:r>
      <w:r>
        <w:t>and used in the GenServer to function pattern match. In this case, the request message is the atom ‘:create’</w:t>
      </w:r>
      <w:r w:rsidR="00A75CCA">
        <w:t xml:space="preserve"> with</w:t>
      </w:r>
      <w:r>
        <w:t xml:space="preserv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r w:rsidR="00EE4112">
        <w:rPr>
          <w:i/>
          <w:iCs/>
        </w:rPr>
        <w:t xml:space="preserve">handle_call </w:t>
      </w:r>
      <w:r w:rsidR="00EE4112">
        <w:t>callbacks is a tuple with the format {:reply, any_value, state}. The node state, whether mutated or not, must be passed as part of that output tuple.</w:t>
      </w:r>
    </w:p>
    <w:p w:rsidR="008D4417" w:rsidRPr="008D4417" w:rsidRDefault="008D4417" w:rsidP="009668B6">
      <w:pPr>
        <w:pStyle w:val="Heading3"/>
        <w:numPr>
          <w:ilvl w:val="0"/>
          <w:numId w:val="0"/>
        </w:numPr>
        <w:ind w:left="360"/>
      </w:pPr>
      <w:bookmarkStart w:id="27" w:name="_Toc48667834"/>
      <w:r>
        <w:t>5.2.</w:t>
      </w:r>
      <w:r w:rsidR="00B004F2">
        <w:t>5</w:t>
      </w:r>
      <w:r>
        <w:t xml:space="preserve"> Asynchronous Callback Example</w:t>
      </w:r>
      <w:bookmarkEnd w:id="27"/>
    </w:p>
    <w:p w:rsidR="00937CFF" w:rsidRDefault="00C52B84" w:rsidP="00937CFF">
      <w:r>
        <w:rPr>
          <w:noProof/>
        </w:rPr>
        <mc:AlternateContent>
          <mc:Choice Requires="wpg">
            <w:drawing>
              <wp:anchor distT="0" distB="0" distL="114300" distR="114300" simplePos="0" relativeHeight="251715584"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A776E7" w:rsidRPr="006719D4" w:rsidRDefault="00A776E7"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74" style="position:absolute;margin-left:-6.1pt;margin-top:61.15pt;width:371.05pt;height:191.4pt;z-index:251715584"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OlEgAMAAEgIAAAOAAAAZHJzL2Uyb0RvYy54bWycVttu3DYQfS/QfyBU&#10;oG+x9hLHiWo52Nq1EcBIFrWLPHMpSiIikSzJXWnz9T1DSevLGk3rB2uHt5kzZ86QPv/Ytw3bSeeV&#10;0XkyP5klTGphCqWrPPnr/vrN+4T5wHXBG6NlnuylTz5e/PzTeWczuTC1aQrpGJxon3U2T+oQbJam&#10;XtSy5f7EWKmxWBrX8oChq9LC8Q7e2yZdzGbv0s64wjojpPeYvRoWk4vovyylCF/K0svAmjwBthC/&#10;Ln439E0vznlWOW5rJUYY/BUoWq40gh5cXfHA2dapI1etEs54U4YTYdrUlKUSMuaAbOazZ9ncOLO1&#10;MZcq6yp7oAnUPuPp1W7F593aMVXkyTvQo3mLGsWwDGOQ09kqw54bZ+/s2o0T1TCifPvStfSLTFgf&#10;ad0faJV9YAKTb8/mi+XyNGECa4u3y9nZ+5F4UaM6R+dE/ccPTqZT4JTwHeBYJTL8jTzBOuLpx3rC&#10;qbB1MhmdtP/JR8vdt619g5JaHtRGNSrsozxRPAKld2sl1m4YPFB+iuYYKMcyRWU0U0gvoNAVw4+U&#10;2tcmMFMyzsj9NqBdhoVff+lXv8XPFZ1QNqAHGd8Gg15RgjfNnlVSS8eDLKiWhISCD1A4UXVrxDfP&#10;tLmsua7kyls0DNqYdqdPt8fhkzw2jbLXqmmo/GSPjAH6M3G+QPog/Csjtq3UYehkJxvgNkhYWZ8w&#10;l8l2IyFM96mIgHjmg5NB1BSwROA/AZaAPlqIKB+AUQoeun2dUufz5WJQ6kFvIM35cCNNy8gAOGBA&#10;kXnGd7d+RDNtGTkcAERkwEMthavOT3RhdETY/+rmu5pbCQjk9pG0PkzSuqc2/N307PTD0NBxG3Uz&#10;Cz3mx3LT8X+lavFAB89ebO3l/Ox0Fjv7tXyhkqZRxaQqIvKycWzHcXt3tQoyCvPZrkYT/9rQqUEO&#10;NIObYUqIrNBv+njNLZYTCxtT7EGCMygj7j5vxbVCwFvuw5o7vAKYxMsWvuBTNqbLEzNaCauN+/7S&#10;PO1HObGasA6vSp74v7ecrpPmk0ah6QmaDDcZm8nQ2/bSINV5RBNNHHChmczSmfYrHrwVRcES1wKx&#10;8iRM5mXACAt4MIVcraI93Eq3+s7iLptHsRKx9/1X7uwo44CCfjaTlI7UPOwlmr1d4YK5VlHqROzA&#10;4sg3ZB2t+FzBevIePh7HXQ//AFz8A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BOlE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2"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A776E7" w:rsidRPr="006719D4" w:rsidRDefault="00A776E7"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v:textbox>
                </v:shape>
                <w10:wrap type="topAndBottom"/>
              </v:group>
            </w:pict>
          </mc:Fallback>
        </mc:AlternateContent>
      </w:r>
      <w:r w:rsidR="00701A2B">
        <w:t xml:space="preserve">There might be functions for which results do not have to be awaited on and </w:t>
      </w:r>
      <w:r w:rsidR="00701A2B">
        <w:lastRenderedPageBreak/>
        <w:t xml:space="preserve">GenServer provides a callback for these called </w:t>
      </w:r>
      <w:r w:rsidR="00701A2B">
        <w:rPr>
          <w:i/>
          <w:iCs/>
        </w:rPr>
        <w:t>handle_cast.</w:t>
      </w:r>
      <w:r w:rsidR="004E2BB5">
        <w:rPr>
          <w:i/>
          <w:iCs/>
        </w:rPr>
        <w:t xml:space="preserve"> </w:t>
      </w:r>
      <w:r w:rsidR="004E2BB5">
        <w:t xml:space="preserve">A good example is </w:t>
      </w:r>
      <w:r>
        <w:t xml:space="preserve">the </w:t>
      </w:r>
      <w:r>
        <w:rPr>
          <w:i/>
          <w:iCs/>
        </w:rPr>
        <w:t>notify()</w:t>
      </w:r>
      <w:r>
        <w:t xml:space="preserve"> method which I decided would be an asynchronous call as there is nothing returned back to the caller.</w:t>
      </w:r>
    </w:p>
    <w:p w:rsidR="00C52B84" w:rsidRPr="008E4E42" w:rsidRDefault="009668B6" w:rsidP="00937CFF">
      <w:r>
        <w:t>L</w:t>
      </w:r>
      <w:r w:rsidR="00C52B84">
        <w:t xml:space="preserve">ike </w:t>
      </w:r>
      <w:r w:rsidR="00C52B84">
        <w:rPr>
          <w:i/>
          <w:iCs/>
        </w:rPr>
        <w:t xml:space="preserve">handle_call, </w:t>
      </w:r>
      <w:r w:rsidR="00C52B84">
        <w:t xml:space="preserve">these asynchronous </w:t>
      </w:r>
      <w:r w:rsidR="009F28A6">
        <w:t xml:space="preserve">callbacks </w:t>
      </w:r>
      <w:r w:rsidR="00C52B84">
        <w:t xml:space="preserve">are accessed in this case by calling </w:t>
      </w:r>
      <w:r w:rsidR="00C52B84">
        <w:rPr>
          <w:i/>
          <w:iCs/>
        </w:rPr>
        <w:t>GenServer.cast({:notify, node})</w:t>
      </w:r>
      <w:r w:rsidR="00C52B84">
        <w:t>. The output of this callback is a tuple with the :noreply keyword and the node state.</w:t>
      </w:r>
      <w:r w:rsidR="008E4E42">
        <w:t xml:space="preserve"> Another asynchronous callback provided is </w:t>
      </w:r>
      <w:r w:rsidR="008E4E42">
        <w:rPr>
          <w:i/>
          <w:iCs/>
        </w:rPr>
        <w:t xml:space="preserve">handle_info </w:t>
      </w:r>
      <w:r w:rsidR="008E4E42">
        <w:t xml:space="preserve">that is used to deal with periodic work such as Chord’s network stabilization functions. An example of this being </w:t>
      </w:r>
      <w:r w:rsidR="008E4E42">
        <w:rPr>
          <w:i/>
          <w:iCs/>
        </w:rPr>
        <w:t xml:space="preserve">check_predecessor() </w:t>
      </w:r>
      <w:r w:rsidR="008E4E42">
        <w:t xml:space="preserve">which checks if a node’s predecessor has failed. The function below runs </w:t>
      </w:r>
      <w:r w:rsidR="008E4E42">
        <w:rPr>
          <w:i/>
          <w:iCs/>
        </w:rPr>
        <w:t xml:space="preserve">check_predecessor()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r w:rsidR="008E4E42">
        <w:rPr>
          <w:i/>
          <w:iCs/>
        </w:rPr>
        <w:t>Process.send_after()</w:t>
      </w:r>
    </w:p>
    <w:p w:rsidR="00937CFF" w:rsidRPr="00937CFF" w:rsidRDefault="008E4E42" w:rsidP="00937CFF">
      <w:r>
        <w:rPr>
          <w:noProof/>
        </w:rPr>
        <mc:AlternateContent>
          <mc:Choice Requires="wpg">
            <w:drawing>
              <wp:anchor distT="0" distB="0" distL="114300" distR="114300" simplePos="0" relativeHeight="251719680"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A776E7" w:rsidRPr="005533AD" w:rsidRDefault="00A776E7"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77" style="position:absolute;margin-left:23.8pt;margin-top:14.15pt;width:320.3pt;height:108.5pt;z-index:251719680"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DYpfQMAAD0IAAAOAAAAZHJzL2Uyb0RvYy54bWykVdFu2zYUfR/QfyBU&#10;YG+NZMd1WjVK4SZLUCBojSVDn2mKkohSJEfSlryv3yEluUkcrFv2YPmSvOQ9PPfcy/OPfSvJjlsn&#10;tCqS2UmWEK6YLoWqi+SP++s37xLiPFUllVrxItlzl3y8ePXLeWdyPteNliW3BIcol3emSBrvTZ6m&#10;jjW8pe5EG66wWGnbUo+hrdPS0g6ntzKdZ9ky7bQtjdWMO4fZq2ExuYjnVxVn/mtVOe6JLBJg8/Fr&#10;43cTvunFOc1rS00j2AiDvgBFS4VC0MNRV9RTsrXi6KhWMKudrvwJ022qq0owHu+A28yyJ7e5sXpr&#10;4l3qvKvNgSZQ+4SnFx/LvuzWloiySJanCVG0RY5iWIIxyOlMncPnxpo7s7bjRD2Mwn37yrbhHzch&#10;faR1f6CV954wTC6y5dm7GdhnWJudnp29fzsSzxpk52gfa377yc50CpwGfAc4RrAcv5EnWEc8/VxP&#10;2OW3lifjIe2/OqOl9vvWvEFKDfViI6Tw+yhPJC+AUru1YGs7DB5QPpsox3KISpaYKbljUOiKMKkd&#10;J1tDdEUowSTn6tfX/epD/FwFN2E8Co/QrdcoEMGolHtSc8Ut9bwMCQzhQ8QhPg383Gr23RGlLxuq&#10;ar5yBlWCxATv9LF7HD4Cv5HCXAspQ86DPdIEvE8U+QzTg9qvNNu2XPmhfC2XwK2Va4RxCbE5bzcc&#10;arSfywiI5s5b7lkTAlYI/DvABqAPFiLKH8DCFRzE+jJ5ZovT94soz4PIQJp1/obrlgQD4IABmaU5&#10;3d26Ec3kMnI4AIjIgCfUEfqbm+jC6Iiw/1TCdw01HBDCsQ/0NJ/0dB9q75PuyXI+VHF0CyVMfI/5&#10;Md1h+z9SNcuW2WKq1mfr+XR29jb7X3whk1qKclJVIPJSWrKjaNldIzyPwnziJVXgX+mwa5BDmEE7&#10;mC4ULN9v+tjb5ouJhY0u9yDBaqQRHckZdi0Q8JY6v6YWrR+TeM78V3wqqbsi0aOVkEbbv56bD/5I&#10;J1YT0uEpKRL355aGHiI/KyQ6vDuTYSdjMxlq215qXBWVDzTRxAbr5WRWVrff8MqtQhQsUcUQq0j8&#10;ZF56jLCAV5Lx1SraQyu6VXcGDWwWxRqIve+/UWtGGXsk9IuepHSk5sE30OzMCg3mWkSpB2IHFke+&#10;IetoxTcK1qNH8OE4ev149S/+Bg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ksNil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4"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A776E7" w:rsidRPr="005533AD" w:rsidRDefault="00A776E7"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8" w:name="_Toc48667835"/>
      <w:r>
        <w:t>5.2.</w:t>
      </w:r>
      <w:r w:rsidR="00B004F2">
        <w:t>6</w:t>
      </w:r>
      <w:r>
        <w:t xml:space="preserve"> Finger Table</w:t>
      </w:r>
      <w:bookmarkEnd w:id="28"/>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however</w:t>
      </w:r>
      <w:r w:rsidR="00E53961">
        <w:t>,</w:t>
      </w:r>
      <w:r w:rsidR="00EB6239">
        <w:t xml:space="preserve">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r w:rsidR="00EB6239">
        <w:rPr>
          <w:i/>
          <w:iCs/>
        </w:rPr>
        <w:t xml:space="preserve">O(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29" w:name="_Toc48667836"/>
      <w:r>
        <w:t>5.2.</w:t>
      </w:r>
      <w:r w:rsidR="00B004F2">
        <w:t>7</w:t>
      </w:r>
      <w:r>
        <w:t xml:space="preserve"> Load balancing</w:t>
      </w:r>
      <w:bookmarkEnd w:id="29"/>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30" w:name="_Toc48667837"/>
      <w:r>
        <w:lastRenderedPageBreak/>
        <w:t>5.2.</w:t>
      </w:r>
      <w:r w:rsidR="00B004F2">
        <w:t>8</w:t>
      </w:r>
      <w:r>
        <w:t xml:space="preserve"> Voluntary Node Departure</w:t>
      </w:r>
      <w:bookmarkEnd w:id="30"/>
    </w:p>
    <w:p w:rsidR="00716D6B" w:rsidRPr="00716D6B" w:rsidRDefault="00492067" w:rsidP="00716D6B">
      <w:r>
        <w:t>Voluntary node departures in Chord are treated as failures as the protocol focuses on robustness in the event of failures. Two enhancements proposed by Stoica et al. to improve performance in this event are</w:t>
      </w:r>
      <w:r w:rsidR="00962673">
        <w:t xml:space="preserve"> having a node transfer its keys to its successor and notifying both the successor and predecessor of its departure. </w:t>
      </w:r>
      <w:r w:rsidR="00350752">
        <w:t>My project leverages</w:t>
      </w:r>
      <w:r w:rsidR="00962673">
        <w:t xml:space="preserve"> </w:t>
      </w:r>
      <w:r w:rsidR="00BD3276">
        <w:t>Elixir’s ‘let it crash’ behavior</w:t>
      </w:r>
      <w:r w:rsidR="00350752">
        <w:t xml:space="preserve"> to implement both of these enhancements</w:t>
      </w:r>
      <w:r w:rsidR="00BD3276">
        <w:t xml:space="preserve"> by using GenServer’s </w:t>
      </w:r>
      <w:r w:rsidR="00BD3276">
        <w:rPr>
          <w:i/>
          <w:iCs/>
        </w:rPr>
        <w:t xml:space="preserve">terminate() </w:t>
      </w:r>
      <w:r w:rsidR="00BD3276">
        <w:t>callback</w:t>
      </w:r>
      <w:r w:rsidR="00C34F06">
        <w:t>,</w:t>
      </w:r>
      <w:r w:rsidR="00BD3276">
        <w:t xml:space="preserve"> which is called if an exception is raised in the node process or the process supervisor sends an exit signal.</w:t>
      </w:r>
    </w:p>
    <w:p w:rsidR="00937CFF" w:rsidRDefault="00937CFF" w:rsidP="00937CFF"/>
    <w:p w:rsidR="007358BF" w:rsidRPr="007358BF" w:rsidRDefault="007358BF" w:rsidP="00A44F46">
      <w:pPr>
        <w:pStyle w:val="Heading2"/>
        <w:numPr>
          <w:ilvl w:val="0"/>
          <w:numId w:val="0"/>
        </w:numPr>
        <w:ind w:left="216"/>
      </w:pPr>
      <w:bookmarkStart w:id="31" w:name="_Toc48667838"/>
      <w:r>
        <w:t>5.3 Communication Layer</w:t>
      </w:r>
      <w:bookmarkEnd w:id="31"/>
    </w:p>
    <w:p w:rsidR="00CD7D8D" w:rsidRDefault="00CD7D8D" w:rsidP="00CD7D8D">
      <w:pPr>
        <w:pStyle w:val="Heading3"/>
        <w:numPr>
          <w:ilvl w:val="0"/>
          <w:numId w:val="0"/>
        </w:numPr>
        <w:ind w:left="360"/>
      </w:pPr>
      <w:bookmarkStart w:id="32" w:name="_Toc48667839"/>
      <w:r>
        <w:t>5.3.1 gRPC vs. JSON-RPC</w:t>
      </w:r>
      <w:bookmarkEnd w:id="32"/>
    </w:p>
    <w:p w:rsidR="00937CFF" w:rsidRDefault="007358BF" w:rsidP="00937CFF">
      <w:r>
        <w:t xml:space="preserve">There are cases when a node must run remote function calls to another node such as during a key lookup or joining a network. The two technologies I had in mind for this layer were gRPC and JSON-RPC. gRPC would be advantageous </w:t>
      </w:r>
      <w:r w:rsidR="00AE3C1B">
        <w:t>due to its focus on high performance, support for multiple programming languages and efficient data transfer using proto</w:t>
      </w:r>
      <w:r w:rsidR="00CF0BCF">
        <w:t>col buffers (protobufs).</w:t>
      </w:r>
      <w:r w:rsidR="00C07B93">
        <w:t xml:space="preserve"> However, the issue</w:t>
      </w:r>
      <w:r w:rsidR="000F7811">
        <w:t xml:space="preserve"> faced was the lack of a mature, stable Elixir gRPC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Heading3"/>
        <w:numPr>
          <w:ilvl w:val="0"/>
          <w:numId w:val="0"/>
        </w:numPr>
        <w:ind w:left="360"/>
      </w:pPr>
      <w:bookmarkStart w:id="33" w:name="_Toc48667840"/>
      <w:r>
        <w:t>5.3.2 JSON-RPC Server</w:t>
      </w:r>
      <w:bookmarkEnd w:id="33"/>
    </w:p>
    <w:p w:rsidR="00F213CB" w:rsidRDefault="00F213CB" w:rsidP="00CD7D8D">
      <w:r>
        <w:t xml:space="preserve">As Elixir uses message passing or process communication, each process is assigned a unique process ID (PID). There is also the option of assigning a custom name to a process using the built-in </w:t>
      </w:r>
      <w:r>
        <w:rPr>
          <w:i/>
          <w:iCs/>
        </w:rPr>
        <w:t>Process.register()</w:t>
      </w:r>
      <w:r>
        <w:t xml:space="preserve"> function. This is useful as node processes can be identified using their node IDs and, in this system,, the naming convention being “Node_&lt;node-id&gt;”.</w:t>
      </w:r>
    </w:p>
    <w:p w:rsidR="00F213CB" w:rsidRDefault="00F213CB" w:rsidP="00CD7D8D"/>
    <w:p w:rsidR="00911DCD" w:rsidRDefault="00911DCD">
      <w:r>
        <w:br w:type="page"/>
      </w:r>
    </w:p>
    <w:p w:rsidR="00CD7D8D" w:rsidRDefault="00CD7D8D" w:rsidP="00CD7D8D">
      <w:r>
        <w:lastRenderedPageBreak/>
        <w:t>The server module contains request handlers for node function calls</w:t>
      </w:r>
      <w:r w:rsidR="00D60C3D">
        <w:t>,</w:t>
      </w:r>
      <w:r>
        <w:t xml:space="preserve"> rout</w:t>
      </w:r>
      <w:r w:rsidR="00D60C3D">
        <w:t>ing</w:t>
      </w:r>
      <w:r>
        <w:t xml:space="preserve"> them to the appropriate node as one physical node can have multiple virtual nodes.</w:t>
      </w:r>
      <w:r w:rsidR="00D15B5B">
        <w:t xml:space="preserve"> An example of this process is </w:t>
      </w:r>
      <w:r w:rsidR="003C7A8B">
        <w:t xml:space="preserve">the </w:t>
      </w:r>
      <w:r w:rsidR="003C7A8B">
        <w:rPr>
          <w:i/>
          <w:iCs/>
        </w:rPr>
        <w:t>find_successor()</w:t>
      </w:r>
      <w:r w:rsidR="003C7A8B">
        <w:t xml:space="preserve"> method shown below.</w:t>
      </w:r>
    </w:p>
    <w:p w:rsidR="00937CFF" w:rsidRDefault="00FD5F0F" w:rsidP="00937CFF">
      <w:r>
        <w:rPr>
          <w:noProof/>
        </w:rPr>
        <mc:AlternateContent>
          <mc:Choice Requires="wpg">
            <w:drawing>
              <wp:anchor distT="0" distB="0" distL="114300" distR="114300" simplePos="0" relativeHeight="251723776"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A776E7" w:rsidRPr="00F6330B" w:rsidRDefault="00A776E7"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080" style="position:absolute;margin-left:0;margin-top:32.2pt;width:335.2pt;height:75.25pt;z-index:251723776;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Gf2eg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UlqNuRa23IPDrxFFtGNghPXCgFveYgr7tH24cRTFj/jU2m7W2S2tzJWW//tNT+tRzYx&#10;m7EdnpFFFv7acuog+qNBnunNGQw/GOvBMNvm0uKqaL1Ak0xs8FEPZuVt8wUv3JKiYIobgViLLA7m&#10;ZcQIE3ghhVwuk901oltz59C+xkmrROx9+4V716s4IqGf7KCkIzF3a4nm4JZoL9cqKf2RxZ5vqDpZ&#10;6X2C9ewBfDpOqx5f/Iu/AQAA//8DAFBLAwQKAAAAAAAAACEATPTbnVYiAABWIgAAFAAAAGRycy9t&#10;ZWRpYS9pbWFnZTEucG5niVBORw0KGgoAAAANSUhEUgAAAhcAAABQCAYAAACqG1e1AAAAAXNSR0IA&#10;rs4c6QAAAARnQU1BAACxjwv8YQUAAAAJcEhZcwAADsMAAA7DAcdvqGQAACHrSURBVHhe7Z1/jFbF&#10;uce/7R82YWXRvSxsvaxL98XeALavxGw2iMiyaFBKWlm0LYXa9BaQCtybKNnGqCHEGuMGTVqlItCa&#10;WimtytI2inKVdRWVbDYWVxHulV0qWa4uLHmRxSW5/tM7z/w4v97z833P+y7uPp/kwHt2zpkzZ2bO&#10;zDPP88zMV6688sp/gmEYhmEYJiW+qv9nGIZhGIZJBRYuGIZhGIZJFRYuGIZhGIZJFX/hovoe/HbN&#10;g1ihzmIz5/qt2LXmGX3Eu3/BQxvRse1GfVZi7lqPjj3LsUCfymd3bFZHudIwmlj1OPb+aROa9ClQ&#10;iQdW/Qh/ua1W/K7FY/f8CDubK1WQCxX2F324r9Fhq2biBv2Xgpg8EzvvmYuf6lOmAL49V5TPYjww&#10;GbihebH4nXJ+Uv3Zu1cfz2NTs/57Upo34fm9j2OlPk2XJmz60148vkqfloGmjc/LPCnnMw0rnyiy&#10;LEaaktYFN7KcnijHk/xYicetb8enrlA+uNrmwlmx+Bn89vrZ+iw+6WkuhEDy71cD7+2+A8u20vEA&#10;ntVBFyv779uE5uYNeOjgef0XRuIRwnyhyrukBt3bNqJT/ykuP71tLupPHMCtj/5RHss7hnQIM+YY&#10;6kbbokVYtOh2bOzQfxvVlF9YsShjx8uUmh1YL7+bNnT7NZ8dG7HvTANaR0z4SVO4mHgZxp0/hrcG&#10;9TkzihEN5OoGoGuLp0MYwsmzwHDunPh9DmdFpT91xlvzKzHlcuD4R/363Es/7iahY/uHeFP/hRkh&#10;TuUwLMrx5CngzTOiTIdy6NNBTOno3HS76DQWYf12/YcysmPdWBL0Rjc71gnBY2LLyAiyAnsq6vQH&#10;sWtenfypOIGXLO3DbPxi+c9xzXh5Apx8Gcte3KVPFGQSWVd3DE/sfBRv67/FgUwT91W/jedwM74/&#10;Tf3t2AsbcOdv1G/gRjzVcTOu0mfofQXNq19Tv2mEfc1RPDQ4B/fNVon7/OBWfPe+XvmbkPHrMMm5&#10;Q3hoyU7s16eESYMVr4X72d64w1izbTMWDW7Fr7Dcen7Ye+XFTe92m7s8nmt+HFvFr7z03rQcf7u3&#10;Cnt1eNK4rXAZzyxcqv9uYz9bQursBTm0/TC51kKZPeYCr/4Rd7+v/6Qh1fvds7SJhDQbLzgFELpv&#10;Kj54NocbV2RRQX8a6sFjTiGE1Pg3kUnG0I+/PnoAT+uzcFS66vWZK26KtzHneBZdm8XZZ1/Eg6Lj&#10;VYTcL3C9m+C48/1d6R7Cu654I+6VpqjFuNYK9rwzmYdMfhHOfDXv9TfgTnNNXr6XkMB6RCrfLHo2&#10;57BwQ4Mu6273dXTvkow+IfrQvmi9GM+lAT2/Ba7Y99idPanDWxtNjnqfS5qJVjRY5WGHk8mhxaog&#10;NsNdbbh9E72Z87nD6N7s7OQp3rXAtn2o2mCu8T7bk+7j7Vi0Tj45730UjmeQVsPktW9eeuJwlgeV&#10;RbYHbYMLrXyx3ymKGO/lSpvAei9NaF3wlIf33iKQ9aB6H9rRYpWrs54Um2fueuaN26Der2p/gDAa&#10;+I2F4envBRcOP4mfvXVQnZDbxNIsxqkzX3mAUJoLunhetW3S2N2DCzJAsWKxeNA5EYE0dzyJ9ybc&#10;YtlgyB5DPhbrrhaPGp/FOu1zkchGM+1m2REbE8VVopMzKvk126bjkPg7hTU3v4Jj4tqn7tKBhDiX&#10;HS2Fv3ACl86+BWt0EHWi983OiY5R3y/C4zMND++5GV8XHa959qez17ifHcGl4nqTNvd7RcRNnfxt&#10;Veh6WKf74UP4XAdFE5VuIXg44xaHJXi8uhPfpb9RPpEQpsObnYKFYGU2g+GjryeorALpA0E+FqoD&#10;rr/J+FzYdvw3O16UZpLHDgWZSWrxvRVVeE2aUw7geGUWt35bB1H8N00QHbMytdz6bI9oOuNDpprJ&#10;h9Tz5ZFIc6IEi6D7lXBwTnT6OkwclnDgTfer53DtCodvgwi/M+hewQ3NN+Das7aJifLFFqZEuoTQ&#10;cEoIIybseN1ct4+LyMO7TZ5SntVlpY/FyJNBy4Yq7JOq33b0VTZgqRmBGZPcZgoTx+buRGUdDjXW&#10;LagRDb2M26t2Fo11a+OA6LzUs9u6atDisG03bVyLhjOiA9PhixydpNIKqPioozDX2B2KUXWL99V/&#10;cVOBhg0LkZPvTfFksHCjbVVf+YQQyKznijjqzahVxyvziTpec41DeOnYiNuta7z45Ak8KnfxLOpo&#10;ZfiePlQ0LhVda1zC3kt00EKwGLDyS73X8yY8oi6sfEIIFlZ5iLjFSN66Nw1EWhYOqnxp6xpGZoGp&#10;CwnzTKQbjWttXxfxXmsd9YyOgjRZ23vEtzMD8xP40Lj7+zvw0kkdIFmGh4VgcfoNLStsfRkfT7Hl&#10;ASdSuFjRmAUO/x6P+Jo0lmHmlBN4yZJMDuKRv5/AuLrrMEecPfuiesgTh4U4cr4HT+gEWVJOHHpf&#10;sTq4/Z29+HxClTXq3rra2bG9hkPisq//q1ZxENQJmhH8b47iGKpQdxOdiE72pjoce8HdMcbmpkbM&#10;xCH8yhrxv4bnSEC4JoHjpyNtrveKiHvN7bNENu/Eva/K02TESvd4zGxy5GEimlA7ERj4JJFoAZz6&#10;EMtNBydOafSd3xlGQaN6c30/PhAy0OSJqqP86VxRhw+96RrxJ6UiU1uQE+kNzVnUD/XgKV/fkVrc&#10;OqtSvK//e94w8xvudL/fg3eHavEtIzRJvOce6qb6OlqadP3FEkb6cfer/Z73dOTpqX7891AlLr8o&#10;hAsaVZuOeQd6RKWpuUI12ytb/ExyKbFqqegCurElYNRNgnXfHltg6Ny0L7/xrs8m6FiT0bfHCASd&#10;eP3oMCqq7e94xzrHaN+TZ0VBeVLZh31WnnRi4zbRiTvfk0blRiNAHRpqUJugQwt6r6aNC5ERce+2&#10;OlYhKJHwMn2+7MTD68JKZOuFMGVpKkS699v3psLxdks47DxwBMOVVaLnESTNs47XcWSoAlUu9VIG&#10;2aJNGr3I5cUbQvU9mO/q793MuX4epop+/sWj+g/YhXvfsOUBJ9E+F9VXYBLq8J01ZhaIOFzmkxJD&#10;Knwzo0McxnRScq6qwqUTZuE+x7Nd5pUYfH6kyza/SK2AFnRSiDuQyLhfw50PHwJmr9Hh621NTyym&#10;ocox8B0tPP3Ci3gXYhSvZ7A8FtaZe8hQhpwd8td0TK7EZNGBnw0Qeujeilk0E8NocpwmDgEJZUIg&#10;sDQ9nlk0pO3564lafE/fnzc7JyhdhqF/4A0rbUN4cHu+uYoxKME6s8T20t/rMTeQv0T78QxadHiq&#10;o+QoSAVupcvfBFMwQznRTY0QZ/pF11wAzbVCxLHLQh4u80mJKSDPLGGQNElCiLLqWsEzPzrRfyYl&#10;IdNw7pNYrg8xHTrJ/8KoQfSR0LeiIKR5gLQPtgr/uXLWcJdpQB95fhkFMpJxG/OHOB46WIXvJxIw&#10;SBLWP0cVqmOV2pRnezBZdOZxBYy+sAw5NYQoZcqw05yiD1cH/75t9vjrWSEAeQSMp18w9x3AKSGo&#10;uASMyytd194wcYL+xRSK06ShDqdvBGkQzN/bMdDYWh4BQ5oHSKtip6udVIRpYUbkhkyV7QNRaibW&#10;ujrWpitq9K84OM1A+kjkf1AEBeSZSyO8fb1dljTzoyABo0BNcxgTrnBpKeb8S7X+5UYKF//47IJD&#10;raFsKpazxuA7+Oh8Hb6zeJn+Q7k5j9wx/fOu9Qk0F704MSgG8sYcoAWV2JCJZcIs/OdDJVCVRMR9&#10;bPA8Lp3RqP0zbsRTfk6W1ZP9wxOme///5vQvB8dy+HzCNNwozUteSiAJpwB18La6X/kaFNz4+QkE&#10;oqFQYx5yoHQ4bgre/PAfGK6bGyCMkPmmEtd+13/djqc/6kfFrBti+zmECjJ6ho5Bpsvpl2JMNF1J&#10;/EkiMKPlMk556x0cdqi2lU0+v6zJ5k2jvoRrNvTlRJ7ZZg5ps7dkNaWyzyyJO53TTxBX308mW4r8&#10;GkbOOGuIcsnTXHT0Y6AQVbs0czj9IETeLshguGu3wwxTGpSpweFvI3J+aWMF+vYrASG0LkhTQwYt&#10;UXWzFHU4YZ5JX53KPvQE+FXQexYGaZod9SKKwU9wGnWYOV2d0kSN70xRv4m3/+cYLozPYrEOJ3lh&#10;8dXj8PHf85UNUrh4+63f4z0YZ8x5+Gz3y/hYBhMH8chO5cRpmUXEUciiGokRI+y9vePReK9W8d+U&#10;Q1cCzcXW1coBVN5LsylcjpHk+KjilWYDc521mNZruFM7QyrzgTqSOHQGEx73/vt2ogvGtDEHuRfc&#10;Dp3h4RHp9piZOqRzp8cvReT7rw7CznePZmNHT1KHrTjoBbju+ZGaGSE6a2kGkAtyRfNmx5sOswbN&#10;5FC+HfEgh0z1bHUo50xLe/D+AYfpYTEu7/LETaYLre2w4nBoF0izIDUOVvwOrQhpJaQTp+Neh5Or&#10;WrzKDpOOoZazqJ1n6lgsnTutdUPy0uV5rzSQjajAM7osJZ2btijnOKnqJkdAPwdIJQiQs2BsezPR&#10;sRFbuoCGDRT3Xums59QAkNlDOnHKZ+vDGlEagcYcypnQO2tixzrllGiuszQbllmDTC3k5Ei/YwpH&#10;tK7BcXOPOBbk0J33ASh/BdusY8dtFu7aKztnY0owQhQ5hCotjLrP/71KApkHNnejxkqzcpI0zo3h&#10;daETG3+onDjVverI0ySVpA7HyDMhNKl079VOwrbPjFUezvBCNC6rssgMHcHrsf2TlA/F1Hmqn193&#10;2RvKn9Iw+Ch+trsHk3T4rjW3YNLhJ3Gv5YNhw7uifhkgrYtrqulIQ41oK2YcjTvdjBm9qLogPfKT&#10;TvGjzjTxNLkEUPxyJoHbbMEwboqow4WSWt1XafefihoWVnpi+lwwjBPl+eyaOsWMOdToqsyNcixo&#10;fQEx4mPBgong4q3DxWOm4Y6EYEGw5qIAaIGsYN8Pz4JTaXDRaS40pR55poJncSsv5Vw0inEjNQvG&#10;ZuFdNIoZDQQtHKbwLJY1lii67XQv0JW3wBY5+K4Gtoxg28zCBcMwDMMwqcJmEYZhGIZhUuWr9fVp&#10;rrTCMAzDMMxYhzUXDMMwDMOkCgsXDMMwDMOkCgsXDMMwDMOkCgsXDmjaVFk3GqLpQjQfP2rZWXld&#10;0JLDNCUpbBU/Wkhlr956uUzEfa8SYFa2K+v7pkloWftB5Z/keoZhmNJzcQgXNOe34F3fxjIkONBy&#10;uCXafjqAsgthFiMgKF307MBuWo6avx+GYS4iWHMxktC6+bTrXYErw8nNbtCNLRfbEtxFvlcx0N4P&#10;tIvgSK1KNxLIbb7PNGDtiAh8DMMw+Xylqanpn8ePF7k3L6ly83YmdKy+FrQSn+99RMyV2yjebA/a&#10;BheitVHFMtzl3u/CvUKcdxVAtfa6veuh9373KmjeuIOheNcC2/ahaoO53/1OznT5xuvKM8KbJ5Q2&#10;2qjHb1VDd7oJ1wpuQeWhIdOCyU/C3Ov9u8Vxe+ncsPei+9diC/ZVt1rXuFeW85THULe1gp27HG3s&#10;Zzjf2X+1x+C6QPdm0bM5h4WmPjqeHUX0e3nKwxt3RFm78z3g25DfUhX2xfluGIZhSkwKmgvRIaxu&#10;AEQjL/ee30P7y1HDrRs5avTkGv9qX/pFewbQsEHbiM0Il+6hBpd+yyNBA1nfgtbqfdaznbt1UqPc&#10;MtGOt03udmjbp83a6+qZi1y7H6qOTu3Ap8LVDnfxVfK0QyF1/iZu99a/O9b5PVPjzbPN3SJHPQTu&#10;dudNdxu6nds+h5UHIcLXyh36dLg4TCdptAKUZurUTbhTQxH6XoIKkYe00yRd09Y1jMwCW53ftHGp&#10;EMjMc0W6YY/GVbzqXajjNs+2hRfahZD+5rdDZnRdgOj6W2TnrONwbfMcTfB7+ZQH7eJo6kJUWQvB&#10;Q+2YaNIdYALR20sn3k6bYRimBBQvXDTPx4zKYRw5oBt5uX2tvc1x09wZQvBw+ARs3y06iBQbQRJK&#10;TOcmn12DWunc6N73n5Db85pni0Z9Yb0YBQap7um9XCYHsm2LTiNrd0dR9O2xR8+0TXncLX1XtpCw&#10;Fu5H0XRFDXCmP39kvWppqKkkXnmUsJM6bm873HngCIYrq2C2aenctN7xzmrL7IrqwE1cEhBRFyQO&#10;gVj82yOEo5or4pSWJui9qDwq+7DPKg+16dtwfVYKNlFlvTKbEfXIFrY7N+0Tgs8MzM9z4O1E/5mE&#10;aWYYhikRxQsXHf0YEMLEjLm6UaMRtejie/Rod1p1hRzV2XvTu80QpWUYOb9hbBwyVahw7Lev9tT3&#10;MQkkwdGRFgvlayFElgdpk/b0IbNEh5fTUZBG8Va6UshvF0XUhWIZyqFX/0xGE2oniqpoykIebnOX&#10;k97BtIQxhmGY4kjBLNKL3JBSC8vGb4l7pEW4VOj6sO3RpcTWoCimoSqJYOMy1egjSNMRh4I7mXyo&#10;IymUyPLYvt76OzkKtpZFwFiJxzc4zGviIPNCehRZF4rBK1SS4Kp/xsFpBlKHn5+NEhyHB9OqYQzD&#10;MIVTvHCh1fDOTtjZUZE5oKJxbcg6DIK+HIZ9Vb3FoFTbbpv+QmSEwLCb0ic1LrZaXNrknQ6DZGKp&#10;TMsDX3ScQugaPvp6vhnDBzkCnT5fp1t1ut7OqPOTAX8ziycvpV+JoxONVR4O/IQYd/rSZeATnUPS&#10;9yPvraXqP4lpShFRF0qJNNVlsNCqR03YtEDUha7dUgAPL2tlGsosibOOhdJyWPnHMAwzgqQwW4Qc&#10;1vJNHS5v+ciZD6pzj/SI90LxuvbEJ6989wwK9wwBT7zOdB1vl7NOyOvfdhKk+EJmXQSSnyfumRP5&#10;8RL2Nc77yReAZp1k0ePKExUHfNLjzEuKk2YxZHvilYe7HAi/svC8nzVbJPy9ZNzkfGu0P2QGccxw&#10;8NaB7q4aNDivl7ifYeVZ3jsR7lkjwXWB4syvN+SgaZdZMFHvlZcvjtk17rz0L+u8MiGNmncmS94z&#10;GYZhRo7ihYu8Dl4gG3rEExBGJarDqNofRxApHNnpTD8Se8okM3pJIgwxDMOUmqLNInLWggfycE/T&#10;v4DxR854cEzXZMYmJGTSNNuLbjE1hmHGLKUxi/ipbRPjr2K3cKmWy4tbve6F1O27UVsGzYUiX6XP&#10;pEeeScKF2+wyMlD5e01mDMMwI0s6K3QyDMMwDMNoUpiKyjAMwzAMY8PCBcMwDMMwqcLCBcMwDMMw&#10;qcLCBcMwDMMwqZKicEGzRp6PvfIjwzAMwzCjE9ZcMG5cm4flLztNUzOtTbQcW8j7Ia/1vYYEURXH&#10;8wWs0eFKgyeNJiz+1vh+qPQVFwfDRFFMPaMpyEUM5uR37v52aIp9Kep8cDtQeqy2Imh/JMqHcm7O&#10;OIb4UggXl9z9AWb94YQ+PkD1HB1QNG2YYsWrjinLddBYhXZFpT1iNnfDb9uwzk23y/1jIjcVW/U4&#10;WhsHfLe0b9q41tqPJvGKkqIxWNsIdG82e9nw+g5MQlwC9JdRiCShpAU1IVv1F8KO9m7ULBld2mfT&#10;XtEGjL6LDYr2bh9tzjhCws9opgzCRXHmkvG/PIGZs06j98d1OCSPXwO37MIlOrxwVqH6Nz/AuEO/&#10;1PGq4+ROHcwUgRhVLcnk7Y5rkLt3xtzELQ/aUXToCF4PaFRNY1L6xcuYLyeiPVo9A0eMcLqnD5kv&#10;WYdqhPPUV2SlgcWeATSsHn0jeblhY7Vrb2KLHeva0D2xhTWVKZPiIlokRKwFtvmsWKg3lYq36ZeD&#10;ObvwzTVX4+zWb2Hwbf03L8v3Y9bNptIM4aTjWtJ4TMWv8WnV/ZhWp/42+IoWIOLELTUbP0C1PhsW&#10;gshHj+kXoOfOOY0PRVxT11yndrI88Wccur9VpwlCIFqA8/JiQd7fQuKWaZuET3/8LiaYa86/gw/v&#10;WoYv5AXRkDrQubJk2EZyvuVCo7uQjbBk/HmbiinCwojwfTD0yqwBK7DKuH33U9H3yd/elTNN3aRN&#10;wcw13g3ZnPcrktTX4PymZ7tXa83PH3WNvcptRNpcK+B67s3Lt7B7BZ66ELrBns9z6b16smbF2pRW&#10;LKU0ZXOiwW8Q7yXi3HMEM5Y0CKHS8fyQOkz5SxsQ0oZ9ZiXd4LJU7+jdADCoPKPjjshvb7jAdb/r&#10;vfzyk+73W5GX/p5Fz+YcFpqddSPKWjzZZ/+n/PpaLKa+t6OlgDxL/l7uOqyRdaonsE2S4d49spii&#10;KI9ZZPt6qWavWZLMxn5J49WoOH8Y54I6f+qEb54kBAqteXjlNKas2Y/xOpiomHU/vp5T2okPDw2h&#10;WtwjtR5vd+Ds+UpxfZCZxavZ+DMuiLhcZpPx12GmFAJE+NZ3MFx3i4pr57sYxDRMcFx7yeRJQvh4&#10;VwsWMeIW90/7wy34P/luf8ageNakmCYb1TAOiIbDmA48HzJ9ZCZMjtzibOkdlybMn16Bvp6Aj7hA&#10;SCAhFbZs8Csb0KpV2nZ92oH18p3aRZPpRwUaNlCjTNeIkcqQZxt0qWZu0/lC4TooDtJUE5TfUWjh&#10;4IwQCqz78wULO23icDSAckt96141AnN+YyufCL5Xxr2kxmFicpqpfPJEjJe96uOM+KZJUKRr2o+L&#10;PG5JqSbVN8gOTsa5hIRcUa6VMzBfahii63BFY6uVrqR1PPz7ccdN5kF7K/+oPIuoZyTQO8uDtAgb&#10;POlelUUmUHOXQYscEND9lF8NWGpG4964A8ye1jb/2ZTK0VDfUmCeEc73UuG2iSOsDidge4+jfjFp&#10;UD6fC2nLb8eA+DALcu4hQcL4RvxGCQgkfODQr23Nw84/4eR5d6dO2gSjEfii6zCGx0/C1+TZdgze&#10;RQIHhICh4v3m3Q692JxmXI538LHRJqAVp0k4md6mzwnSlGhNhBZWvjaVTrzXrsKEacDJl1vVaay4&#10;SctitCqtOHcCGDc5jt5uJZaKDjjIJCE7Yaf0Th8ValCb2kc1DVVitJnz7+EFTaidCAx8EtQAaCHB&#10;M8LYsU41HNLXg0YuBTQkfXvMaE81oJaadNXSFNTMGWQLUavSsyvFCDJgRNW0caHoTILSthLZeue9&#10;ndi4vw8V0+frhlvhPXdTgRlzfUJ1uvZZzxVxbxMdUn3W3dkdb7fKgFTPmFgb8qwEiHferT+P4a7d&#10;nrocow470hVWx0n4ovw1z4r+fgSOuDsPHMFwZZWo9YKoPIuoZ01zZwBOP4rtu6UQ7KxXcqPIM/0i&#10;Zj9I02HSvQM9x4GaK1RprGxpcMcdQucnA+mVo6HQPJM438vz7UoC6rCTvlx+3XXRi9xQBaqcih2m&#10;KEbGobN+YXIb59vL8JHUTth7rX6tqlJqJmyHTDH6d6otYvDFY99S2oOt7wAU1y91Bz91EipIM2HF&#10;Tb4fzt3ZBC6tihJWjM+GFGTqrlVaFClMOK6NE7eo7Occ/h/n76+zzSZhNNeKZjSsc6cG1XZm2+tR&#10;0RaNfL4/6rlknkhP5XpRIG3VNDrWeZrA+1x2FiE7CJN/SmBnIvNajOqsshSHS+1NQpkeCepwt11Z&#10;dNJiBAsS+GW4Z5QcY2djl4aKNJRlUisnr8P5HQdpKFpIOHOmOcb3E0oRu0FTWZNWxH4vz4aQAlkf&#10;Sg11xKbzLweF5Jkl/ETUYQN9o2RaoWt8B7ed6D9jC2NM8ZRPuJAe2kb9Fc8u+8Wp08D4qzEhZHYI&#10;+Soo04J9FOSUKYSXjw8NAVW1trMo+Tl44pY+FXGQmgylRZEalt4Ot79EMXGH0dEPMe4IxGpQ9cg/&#10;2IxQICHPV9qHLcDqUTjNkzpWnafkmd4aU8CQo8QQegcjZuWI0nOq7+Xh6uDFSPCH+u/aNOnKe6lR&#10;VOFtXTVCUHE0zt4Ohpxp9c+RpLA67BYYlOmDZh15NBQR308kReYZ+QtY5agPpyAeXR9SQDpNFy4k&#10;JaaQPHMK3GF12EA+FauBLXSdr5YwSqPKJKU8woV0DmzAwJ6E9jBp5qjElOX+s0POH+1Fxaz/SGlq&#10;KpkuxDAh16+EAPKbGH8dpjpNJYnYjnO9Qxg3uU3EexqfOrUORcdNkK2SJHWvpzupQyvCPb4dDYdU&#10;C+vf6RClXowaIZCPQdDookTIkZptb5V+DF5FUgL8OgDrfUUj59rCXdp6A6bJCaQKuT7Ak73jdRwZ&#10;yqAlbl5FdJwuQUeaEjx+KQsyPiaKcIyGIXVhMkEdVqYP20/BFiz8Bjkxvp8govIsop7JGQ2Na0O1&#10;uoWaLKhO2uYx8Y0Z50gfAk0vcoAoyjPNdSGS1jORhrVktgrw6QoV1gPNSUSUOZdJShmEC1FZ9NSv&#10;5KpwZWrozTlMCNbMEMHOBdqJ0zYvzPqD26EzEJq9Yd1Dx/2YktOzPSStOKkdLZ3XJVkH44vHXhb3&#10;/0DEaxw5DcXHHQZpCOToWaoJ3Y1756Z9sjMzYQsHu12jPmp45T2y8TEqdzMSMAKNdqwUnZ681tW5&#10;aYcwy2GrTNDIRKaVOhpy3qTfMacYipHPli7oe5SDYnuCCVRWnulDOgNa2gNlQ7bUtgtyaHetEUI+&#10;JtoXyYrDMfKS6lylcbDCrcadtBJt0onTvtfp5KoFNetQmkPrO7TyTB/SMc622bvTpRxHEw0OBNIP&#10;Q5CmujmqDktM3RRHy0T37APyqSAziSlveTg6zLDvJ5yIPIuqZ6T9kk6c9nPz1PxaGLUcNWPSuWmL&#10;wzxGjs1B2p4Qh2wpzIr/UzWZxKlnjrLSg9R4dTgBoY6yTCGUZyoqM8agTi1/ep+BRrPUsCbtqJgv&#10;IQ6tZfLBRWFIzUTIVOgvO/L9fKdjpwB11iFTMunbdQtrpYbaEr+ptwmh9wqcikp9V7rTb5mRcuhk&#10;RjliNBIy/U+qaAMWtGFGC1rLVWbBYixgtBBBprSCIUGQRv7bfAQHrSEor2CRHiuzGQwP+nuRmOnc&#10;XEfThYULpjRsX6+cq3z8AWTjqFX5hewtUk68Jg/3MbqWSk4X25GUG+20obwlU0K4f0ZSaLrqgDVd&#10;2wOZbMgZ8ksmWJjvlxyA7emuDoRAtZAEplGq5RpJUjSLMAzDMAzDsOaCYRiGYZiU+cqVV175T/2b&#10;YRiGYRimaFhzwTAMwzBMqrBwwTAMwzBMqrBwwTAMwzBMqpRAuJiNXyx/Bg9P16cMwzAMw4wpWHPB&#10;MAzDMEyqsHDBMAzDMEyq2FNRpz+IXfPq5E/gAt7bvQaPDNJvMnP8BPivN3DZ0lswVYafwEtbH8Cz&#10;8jexDA+vMWGKj9+4A/ce1ScMwzAMw4wZlOai+h78dl61ECjuwLKt4nhjENcsfRArZCAxTpzPw2cy&#10;/Em8d74O86+frcNI+LgFkw4/qe6V4TqIYRiGYZgxhxQu5vzbVcDh32tNheDoXilAzHQ4ZX78htFk&#10;HMRbJy5g3GVaTzF9Ea5BD3731kF1zjAMwzDMmEYKF9+4bBzGXf1z7FrzjD5+jmvGy3CGYRiGYZhE&#10;WA6dFyyzhn2wzwTDMAzDMEmRwsWzfScw7uqf4BfV8m/JOPMZLoy/Ctfre1csZq0HwzAMw4xllObi&#10;6APaidOYRehwOnSGMPgofncY1r3zP3sSL53UYQzDMAzDjDl4V1SGYRiGYVLF8rlgGIZhGIZJAxYu&#10;GIZhGIZJFRYuGIZhGIZJFRYuGIZhGIZJFRYuGIZhGIZJFRYuGIZhGIZJFRYuGIZhGIZJFRYuGIZh&#10;GIZJEeD/AS10EUWcIhaTAAAAAElFTkSuQmCCUEsDBBQABgAIAAAAIQDDsWWG3wAAAAcBAAAPAAAA&#10;ZHJzL2Rvd25yZXYueG1sTI9BS8NAEIXvgv9hGcGb3aTGWGMmpRT1VAq2QvG2zU6T0OxsyG6T9N+7&#10;nvQ2j/d475t8OZlWDNS7xjJCPItAEJdWN1whfO3fHxYgnFesVWuZEK7kYFnc3uQq03bkTxp2vhKh&#10;hF2mEGrvu0xKV9ZklJvZjjh4J9sb5YPsK6l7NYZy08p5FKXSqIbDQq06WtdUnncXg/AxqnH1GL8N&#10;m/Npff3eP20Pm5gQ7++m1SsIT5P/C8MvfkCHIjAd7YW1Ey1CeMQjpEkCIrjpcxSOI8I8Tl5AFrn8&#10;z1/8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aMZ/Z6AwAA&#10;OQgAAA4AAAAAAAAAAAAAAAAAOgIAAGRycy9lMm9Eb2MueG1sUEsBAi0ACgAAAAAAAAAhAEz0251W&#10;IgAAViIAABQAAAAAAAAAAAAAAAAA4AUAAGRycy9tZWRpYS9pbWFnZTEucG5nUEsBAi0AFAAGAAgA&#10;AAAhAMOxZYbfAAAABwEAAA8AAAAAAAAAAAAAAAAAaCgAAGRycy9kb3ducmV2LnhtbFBLAQItABQA&#10;BgAIAAAAIQCqJg6+vAAAACEBAAAZAAAAAAAAAAAAAAAAAHQpAABkcnMvX3JlbHMvZTJvRG9jLnht&#10;bC5yZWxzUEsFBgAAAAAGAAYAfAEAAGcqAAAAAA==&#10;">
                <v:shape id="Picture 32" o:spid="_x0000_s108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6" o:title="A close up of a screen&#10;&#10;Description automatically generated"/>
                </v:shape>
                <v:shape id="Text Box 34" o:spid="_x0000_s108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A776E7" w:rsidRPr="00F6330B" w:rsidRDefault="00A776E7"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Pr="00320057" w:rsidRDefault="00320057" w:rsidP="00320057"/>
    <w:p w:rsidR="00320057" w:rsidRDefault="00123C37" w:rsidP="00123C37">
      <w:pPr>
        <w:pStyle w:val="Heading3"/>
        <w:numPr>
          <w:ilvl w:val="0"/>
          <w:numId w:val="0"/>
        </w:numPr>
        <w:ind w:left="360"/>
      </w:pPr>
      <w:bookmarkStart w:id="34" w:name="_Toc48667841"/>
      <w:r>
        <w:t>5.3.3 JSON-RPC Client</w:t>
      </w:r>
      <w:bookmarkEnd w:id="34"/>
    </w:p>
    <w:p w:rsidR="00320057" w:rsidRPr="003E205E" w:rsidRDefault="003E205E" w:rsidP="00320057">
      <w:r>
        <w:rPr>
          <w:noProof/>
        </w:rPr>
        <mc:AlternateContent>
          <mc:Choice Requires="wpg">
            <w:drawing>
              <wp:anchor distT="0" distB="0" distL="114300" distR="114300" simplePos="0" relativeHeight="251727872"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A776E7" w:rsidRPr="003968C1" w:rsidRDefault="00A776E7"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83" style="position:absolute;margin-left:0;margin-top:84.75pt;width:337.9pt;height:128.9pt;z-index:251727872;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ut1gjgMAAFsIAAAOAAAAZHJzL2Uyb0RvYy54bWykVlFv2zYQfh+w/0Bo&#10;wJ7ayI4bt9GiFF6yBAWC1lgy9JmmKIsoRXIkbcv99fuOktIkDtote4hyJI/H7777jvTZ+67VbCt9&#10;UNaU2fRokjFphK2UWZfZX3dXr99lLERuKq6tkWW2lyF7f/7zT2c7V8hj21hdSc8QxIRi58qsidEV&#10;eR5EI1sejqyTBou19S2PGPp1Xnm+Q/RW58eTyTzfWV85b4UMAbOX/WJ2nuLXtRTxU10HGZkuM2CL&#10;6evTd0Xf/PyMF2vPXaPEAIO/AEXLlcGh96EueeRs49VBqFYJb4Ot45GwbW7rWgmZckA208mTbK69&#10;3biUy7rYrd09TaD2CU8vDis+bpeeqarM5vOMGd6iRulYhjHI2bl1AZ9r727d0g8T635E+Xa1b+k/&#10;MmFdonV/T6vsIhOYfHN8Op3NwL7A2nQ+ezvBIBEvGlTnYJ9o/vjBznw8OCd893CcEgX+Bp5gHfD0&#10;Yz1hV9x4mQ1B2n8Vo+X+y8a9Rkkdj2qltIr7JE8Uj0CZ7VKJpe8HDyh/M1KOZTqVzTFTySCg0AUb&#10;oDBhTYS+IG+GFSnNKya0FV9esdYaFa0nY2OirH79pVv8lj6XFES5iLZkfBMt2kcJrvWeraWRnsOZ&#10;SkDgCE+PjhN7N4gcmLEXDTdruQgOPYSykXf+2D0NH6W20spdKa1JEWQPJCKbJ3p9pg59L1xasWml&#10;iX1ze6mB25rQKBcy5gvZriS06j9UCRAvQvQyioYOrHHwnwBLQB8sJJTfgFEKAVJ+mXhnk1PIN3Ex&#10;ShCk+RCvpW0ZGQAHDKg7L/j2JgxoRpeBwx5AQgY81GW4/cJIF0YHhP2nBr9tuJOAQGEfqO1kVNsd&#10;debvtmPzE0plcKMGZ7HD/FBumv8uVdPZ9PRk7OVnu302fXsy+V98oZJWq2pUFRF5oT3bclzou0ZF&#10;ORTjkZc2xL+xtKuXA83gshgTIit2qy7dfMfDTReKla32IMFblBH3VXDiSuHAGx7ikns8DJjEYxc/&#10;4VNruyszO1gZa6z/+tw8+aOcWM3YDg9NmYW/N5xuGP3BoND0Ko2GH43VaJhNe2GR6jShSSY2+KhH&#10;s/a2/Yw3cEGnYIkbgbPKLI7mRcQIC3hDhVwskt1fVDfm1uF6myaxErF33Wfu3SDjiIJ+tKOUDtTc&#10;+xLNwS1wwVypJHUitmdx4BuyTlZ6wWA9eiIfjpPXt98E5/8AAAD//wMAUEsDBAoAAAAAAAAAIQBD&#10;HloyjDEAAIwxAAAUAAAAZHJzL21lZGlhL2ltYWdlMS5wbmeJUE5HDQoaCgAAAA1JSERSAAACLQAA&#10;AKoIBgAAAGHDfzsAAAABc1JHQgCuzhzpAAAABGdBTUEAALGPC/xhBQAAAAlwSFlzAAAOwwAADsMB&#10;x2+oZAAAMSFJREFUeF7t3X9wFed5L/Bv7txp56IgbF3JKC6ysCQ75kciyx5dlQBGgCmgMIkR0IZA&#10;3LEjbBygzWBGHo/talTi8ViDaaZAjEFxpg6EpICwPViG2oAAO1SjcbASLJoYyagijoi4MhwietN/&#10;ct/n3Xd/6vw+R0JH+n5mFs7u6uzZs2d/PPu8z+5+7o477vgTiIiIiEa4/2H+JyIiIhrRIgcteU/i&#10;h2s3Y7XVF7eZs3Zi39rXTJfo+x/EK8e34Ljp3ny+xAxXFqzCmzJ814NmQJK+swHHD63CfNNLKVqz&#10;Dc0/rUel6R0W8+qxv7kZzdtrzIAI9N9tQ4y/is/N+J5xqtnejP11keasEvU/bca2NaY33WQZp2u5&#10;TNmMfauexEzTS0QUlN5Miwp0Hp0OfHjwYazcKd1z2GNGxWPtrkW468IRzJu3SXdfe+aCGUMjkhyw&#10;luajbVcdWswgGn6NTW3qgD83QuDQgrpjnSguTTZ0K8GjrzXg5ddN90+BcP94HY5eKUdtrACSiCgN&#10;0hu05N6Ccdc/xnt9pj8hJSjMAz7+8F3TH/DOXnxNgpnHIoynYabO4B8rB1p3oO64GTRc1IFyRVUV&#10;qtY3mgFj3PET6EA5lkXKpuxuR2fRQtTPM/0JWPxPj6H8/x7FEw/Vqu4ouu5ciBef8WRAlcb1DWjL&#10;rR66bA4RkeEvxJX07JxC0yO68ZaTLZmBp1Y9gXvH6x7g0ttYeXif6bFI09D6wo+xfe9LeN8Mi580&#10;DS0CDmzC4z8wg4y1u7bgr81+8g9ndvozMNLcc+95PN83E8/MsGYu+Dfzn69zxmnXzuL5pXtxzPRG&#10;Z83XXabP+1493bz33UBKmrCezkHzvG3YaQ2x5m+5u0xjzdvH3u/ve+91tL5Qj6ffMb1K1PdGmW8R&#10;83MX9ON51f/3T5fh8zJMMmDegFGaS+b3o+EbgSyLDC9tR0PfQtRWZOlBA60NWFGfnlyMNIVUF1mv&#10;w05XPn9psekRnWiq2oCUwxvzfZvOT0V1hO/lnTc1Fm1bVpiATppo1gG7jiJnUzWsuQvMV2C+E15m&#10;kX4Po7JuP2rzjiYW6FWuxIvfLcGvv78Zr5qJfvGZ5/DdL17A9x/eh19bgywxPj8Svc+YPs70Kdfb&#10;3f2HNFEvK4UzNsw+h4jGFjfTIjuIOXlu087Bdtywxmirl6iA5Zraaehmn5fx4YTF+OGsGWacVcOi&#10;dz7jS7He1LTY46Oya1XMAfau5XZNywastf4COx+zmov+NVJrUckiK3iQTMyBbnx+xmLnvXIAfmZG&#10;P/7VNDnJ+ERIk9UXVKBhN1nNizvYUXTQkaOCDfNe1Q0OWDzzpjoncJDl4n3vgX5UPO0uExn/95He&#10;q0Sd7zDL5K7ldXhhgRkvJpThGR2AqfEvnMUfSmb6xteUFmPg/InwB6iiausAKdmQQ53IqliWnroS&#10;pXG9mqaablOXGeBlN1dtsf6makubCh3SKLsc1RG+lwQF1bltaJBxqmtoBco3eetpslT/QvSbeWvq&#10;Kka106RSg23e+VZdwkGeZFOyp2JuhGxKy+kODBSVJvY7FOUgO3QB79uz8ug6fLdcBbrZOXBiM1uM&#10;zw9LnSStn96nTozMPuekd9tciRdUwPL7k2bczrdxcZK7zyGisckJWlZXlALn/gUvhm3aWYlpk7rx&#10;lnOWcwYv/qIb4wq/oovm9hy2dizbz6kwR86UzE7o2++dsf48GrvZZ94RfKx65YzfOtB6shWxSBbB&#10;zgL84LyaTg4K9QG2RB1oC9U0E5hWGJ+fWpFE4a712X84s9eXHXE9iL+eMT7ivM2vLFGL2fPeH7yN&#10;1muFKPuO6deC/X7h59uer7fdz/3BNhUQjsc0+UyHZHbMvL3Tio+ujUeOk7apREEu0PtphANrSB28&#10;7TN6OZghHwVJNE0kqqZ6iJurIn6vGiyryELnMTfL0FK/A22hYpR6mkw6D9mZFxV8tXcCuQWeOpQs&#10;TJ2dSjlrIw5KoFQdISyR2hMVKC2MWLAbhWRcpJ7la8Cb0kSktq8vDJrMBfSHspDjTXJFNQNP3VeI&#10;iyfD173NnDUHk9W+5PB5MwD78LQKaux9DhGNTfHVtOTdjtvUAfKrzlVBqvM1I41eOx/biVaU4Rlz&#10;RdMrUYIEv8nImQD87rcR0kMLJuILKjDol0gtjLvyxuPzM9aarJN0a1GhpueQYE9nSMz4wBVRseY7&#10;4nzZrl3Au06wdQFPL/VmckqQk21ekjGAfhWHJCQ7Ry1J0YgNW9qAilo0y1VRSV7xFCubIoFSVsSC&#10;3Qiyy/Dd7+agRde07MDblbchF/343aB4tQU9V4D821MJvAKufZpEMzMRjWYJFOJKfYudqjVdUrUr&#10;mcY6YOvszwtn8QUVJMQXuFxE/zXzMpx3LuN35mUkUv9iZZ3cztsEJBkSe/i/9qkAxRe4RJ/vL/yF&#10;N6tiFUHHT86qzUsyglmGOAK7UL9akoZdXKyblvJRnUzgEiubsvsg2qIV7AZ19SOkAuu276tgxQyy&#10;moz6Mbh1Lkb2LRkTbvdlVWb+74RWUiIahZyg5ZOrNzypV6s92SmA6/s5fnO9EF9dstIMyBQX0N0H&#10;3HWvubeLrhNJIUMULtDIm2gChQfxil20ql3Aux3XcddyTx2Kz7s4e2E8Kr4T/p4xOz+U2pxV/jqT&#10;KD7uu25eheGbb2u+/HU/i1ExoRvNcV9inupZtXXvkObm/Uld0RLJhb4BTyahBts2latQIsC+x0ta&#10;77nSiHZ1FC+e706zsm4hikNtOLjbDPCRGpbINUEtn/aaV4mLnk1pwYnzA/Ff/tzShl+HxqP80ZX4&#10;oh5QgkcrCxH6tRqu+70kSEsk23QGv1VB/eRis0/RNXXutvn+rz/GjfGlWDLFDFD7pCXTx+HiL8bC&#10;iRIRReIELe+/9y/4EHYR7RxcPfg2LppxuoZlr1V86zQPqW54iuLcG87JFUR2k4nvxnNR7HzsCD4u&#10;WWQ1oUhhqRSVmnGxuZ9tdVZxq53tOPbMXk8TzEz0H/BP+9gz9Xj+TA7+2jMN73xLgbHOkHjGO9kQ&#10;yaLo4lt3nLc4WYp43eFbrMJap9g21nwH5ksX/CZW96MPjkkX2FoHz8HZiVjUwV43n1hX6WSZ5hT7&#10;xmq6jgTlqNV/I0WvTRh0DJXLgyVL5DTNpIcUCDfJ/UrM/NVW9KIpcCVN8VJrXHNzNfK9VwfJlTfm&#10;fbrTRblJXvEUI5vSUn80gcufL+DVh3ep6ZXhu/o+LY/hi7/ehaeeDxPcrilVQVoHTiRQT7TnsFVc&#10;q/cny27BCW/xf99L+Lbqv22Ovb9ZjNvOvYynnRoXIhqL+OwhSpJkS2ox9XySlzPrS3zl4OwWpw4X&#10;fWmyXOmT4OW5ybOWVc6xKmwIm3lJs6G4/DmqYf5+RDRmMWih5ElTy6ap6Ego8JBsidyrxHsfk2Gi&#10;A6Vi6yqgYQtYxOg+qOsgEE282R8RDbkxHLQEbr4WFLyZGoWX5E3FxpZRHLRI4PoYsIO/PxENA2Za&#10;iIiIKCMkcMkzERER0c2jg5aiokE35SYiIiIaUZhpISIioozAoIWIiIgyAoMWIiIiygjpD1qcu3sm&#10;99C3sUTub6GX1XYuqfRw75gb7hEBclM1566zMZa5/tub9bvoRw1E2X5kG0vrYwhulgJsffKb2Dsv&#10;G5g4DXvV661fNqM8Hpi3BK+rcVY3G4+Y4cIeF+59iXhkuZkPSpr1W1i/jyzP19dMwwPWqDSQ2wbY&#10;23b47dfevrfFeLaW7Hftu2iPBPHOd1q3+5u8D3GOfWF/S9mPR97/pTlosZ6p0nlIHvyW5G3IxxC5&#10;9XtVVQPacqtjr7BpswZ5P+jG3Ru9H+gd1oBJP+5GWZhu0io1etWxsOPKfnwM42VSM/fh7sA4/2cN&#10;pUZs0A8dDHP7fqWlfoV5IKE8QiAKtUHr2/DzZmk3nwpmHi8DPtjzEzz0knSn8SMzisYe69iiOm6b&#10;Gc069kXaFzfioDw0NkJQld6gZV4B8tXhop238k6A9RyetD7SPyW1uPStQpxV3UdnQ8D1n+Mj039p&#10;rxq9d75+ffZb38Ol68DA2e+Z/vlwH9kYwqWd1nvOfutnuFH27DAGLqmyA28G3UPvGj5Tq9jlK/JP&#10;CJfVevPZZTPKNjEHWaFPcDI43Dh1/LAOZjb+0gygm+bUlWv6yeVywtApj4FXP+4pa9SwsE9KMu0G&#10;jpk630NJlok8y21dmIzY/zT/Dy19u/ccHK1qR6m+hbsSuJW6fh5Khf1M3k40+TI11h1Fy53srWe8&#10;pLlK29HQt9B5/4D3YXQpkHlahw70VpSreVafeQioltvAd7m3LPfPt3Um4K589i3rvW7C7etvqlr8&#10;/uxiTCuZhz/Dbvy3GRqV/KaynA3/7xlYpp7fIh3005llmsEdSMrrWWAdDj5KIPCdZR33Cq5ncnCw&#10;Sap1YV8Ddqi11f6baOvhoPmOuryjbHspC2Hz7p+Y1z3Y+FKPee16IHeC+tf9ri5pWpoN62YNIXyw&#10;5zA2ewIbaap4XB0y381Zgq+bh0d3veMNbrLx3JoluN/TIjQQ7mMikOlvLHPf7E7bmu6tre5n6b/N&#10;acdDB9zvF/n9IjhvPXjDk2Hyv9c/zr9clFA7tu7+yA0evjwbry8oMD3qO589jFXH5QmiFmnWsZdX&#10;cLnKuAf7D+MVPOB8vm++f3kaD9mvVTA5fAGLd/0Ot38NrsPqr/rMixRZx4gdOJpXqx/iKvzbXjSx&#10;5jv6dp8OJZ7pR93P+vZXMq4U7Vv6sdB+kn6M/Vli+0pLY1Obmr48lLfFt78ZxkLcYlTrJ++a9H22&#10;50m06gvqdLyk/XTKyJ8aqqxbh/Ir6kBixg9qeiqqth4AJ+O2tAEV6+J8im1sWRVT1Tw3oC2k5l9u&#10;V6+mP1BUqhakooKxdZ75ls67stZsVz+6HADNfEkirPPQWApYkqBXdnmQortMvSt7zXa1sZjhej1S&#10;v336mtYqMXdKFjrbIxySvevZocSecl1ZtwzYZc+3Wp/gOYuQoN77nc264ghsH/LZQfLEa3veJOVa&#10;PN/efmSHbT1V2vrsJhWE13qWmdoBRVneMbe9IaJrIp78pnVwzC7FRlPT4tadSJBjNRd1mSFBWWVL&#10;9EFWMjFbz4ZQVOHWWDyyXAUFn6mDrJ7GT/BGtxkRD91kdU0FC3aTlTfgiM0KOiK93wQsnnnzNYmp&#10;oMP73q1nJ+DrntqRR5bPxkQViDjv9QYsEtAsmOBpavuJL2CR+fr6rSrIMeO2ngXuX+2vIZJlqgMw&#10;Pd6/TG+e6M3CNdtVwOJZh5sirTBJkm1PThpk2v5tL5bo8x3Pdp8SdQyuDrs/C+4zrP1Vra/2RB0P&#10;dSLCHe9mRaLvU+Kmn8hfjNLA/j29QUuxpHL7EebB9Zp7wG5Eu1px7CaRmlJ/Ol4/Pj97KuZ6Aw87&#10;UAhHojz7bFt/0SzkuEFearqOOkFG57Fwz1cZvFAtNShVkbdzANTz5X5nr5ZPe5E1ZW6cK7rFV8jk&#10;dIOLTyPJKnvWU3fyLCbpgpQhMHMfJqsDT9/7K+PIsqiNZX6xisp3RAzsGtd7D5r+9Sh1JcjJHkB/&#10;pH2Ddz3b3a52NPkoiHN5t9Rv8Hwnq0kwK69E99VUlwMRv7O1TGI2V3nmreV0Bwayc9S3UebNxVS1&#10;S9nh7DSkvVjtWEu9W1MWps6OsgyjbXtD5EcH7AOn2mgkW2AOpN6DbEzdp52/P/XRJ3qZ6N2CCjoe&#10;LOzBG57MR+IK8KWkin8L8JDaHrreiVCb8+VS3J8ded4eubvA995Tx9vRlX0n5kw0A5Ss4oIogUQ2&#10;7pnmSTk4zHy1ukHOqeOn8EEo8D3ltzDz5lumI5U6IVhY1Dm09WnqxNQ+KPu2vZTEud2nItL+bM0y&#10;lGd34qizz2hB3S7PybommSF73vz7M0uMfUpcWtBzZfD+PT1Bi77aQR00S9tRFfHBaf5aFynEsX7o&#10;ShTkqkP/Uu/B15OWUnT7Vpdkaqzx8VR+D0uNyPE6rFARqjPvvsKhC5BmXefgIAcPdUDsOB1m6eze&#10;gKpjOaiN87sJu5DJ38WfxXFrUdz6lPTJxqS1JiBa+xXcOGLqYWKSoAHo/TT8GqRJJsasB9LZKdm0&#10;0DVZQ8TeRkznS/mmwcD5E+52J+ulnRGREwl1RiXrVvjPVmd7OjtZa8b7q/aT2fZGvcsfYdU7PSha&#10;YK5oSuQqmYnZmBiudsfQzWGmLmQwtV3dqmJI+3N152kKUn504DA+gJuZ8l9V1YONe9qBMvtqLH8W&#10;RX1wxPmyDXT2uJkbWQ4sjB6doiQfIsotMMe/6PuURFzoCwZD6Qpa9E5SHTTbS5O+jMqpCo9wAHYP&#10;0lZ6O9bOM+qBL50k4DDzLIVDtc73t6JEaVLQP9ymyGfT0m6pAz41jXjTaKlmWoaWtxA33oBFWIFe&#10;RLoZRc4+7HUhzane4z3oNS/Tqwbb9O9vp1vjuIIpneSMynyu03nPPO3tV3W6aTawk0l02xsTpH7D&#10;ZH/e+EwFCfEGLrrgODJdzBqD1JHYn2113noeq05ID1cBykQV4PgCFx1oWON105IvcMnGrZ6MDTAB&#10;t4ZLytDoF8wWycmPeRnRlZ7AiVPkfUq8SvKyMNDnD5/S2zzU2Z9EasxKLRUvjfdLRT+w6Tb47OAV&#10;TNJGN/QHdYkKHXZa0vxw0kULSII/TCypZlpurki/Rzzrgqf5Zs229GZa9LqVStNi9PXMCaTVurHO&#10;k+3QZxNO86AV4LhjreDXzdhZgVvcJO2bHb4KPxxpqowswrZnZ79u1n1tEqUDB7fZQ9dyOMWnidNX&#10;ygRMzDVHe12D4j3y9+BX3dm4/2sRgpxfXkRXdikeD3vPmBBOdoZQtCCYIYkgoQBJ5kudY3lqVB6Y&#10;V4qiUDteT6BeJ7rh2Q/76BMRtwlfThDD7jOGch22s6wJndDHud0nNe0YdFNRMRY6+wyrqWqg9WD4&#10;piqzP4tUCxh9nxKN1QoTTEAMYyFuZJKCtqIxWaFN5/wI9opud1ZRlS8A8KS/rcKlYDugdTCUdra0&#10;1booOkPizJf5bLt5TEWaRz1pdbvjWWp04dYFZ5npZZqF8k1m3Px+tHkzLU7TkTQv2n9n7yDd9Ug3&#10;j9gZMN9OygRNcRfSxcvUkdjNiJty0OHJtLTU77AK3fS8S7G6vzCvcb1VcGy/92iwUDcqKfazMiTW&#10;srE6pxA30NxmFUHb208c257QOznFSQ8PA7kKxmkeUUHAanm9BM/5MgWR9GCjp3lHCkt17UycJMix&#10;Ptu8XwpjnYLXEDa/6WmCqejHG4FpS72Ozs54puFmQ6TA+DQuO0040rlBilzibWVI3Pe6zVPWzfq8&#10;75OiXKfI11lmptNFuW7zTnC+/N8rHYZmPxx9u1frv6cJX4rVw2Y5b8Y6HHW+49zuTa3koMxISoL7&#10;jHDbvWc/rE6yer1XTEXdpyRAl1QMvoXK5+64444/yVOeu7rSkGeXqE9XFCcxg8mSBSRX9USspTHk&#10;7/TCG6ZsRLhloYdNRUdgHuzL5uJtGqKhJJfzVQNxX7ZIVnBjrtAYyoJHynxJ74etdSzn2FBtl5m7&#10;DkupQHVuW+xjYNrIPlJOrlI/lupLuuUKpjDL3L6VQ/C4mN5Mi07FxX9FxfCQBWxHe8PYfBKmDbBy&#10;9lQ1rBc9vnmwLrMdthocisE+M0u+eGwssbKNDFgolpu0H45Dxq7DJqMxvAHL8JDfRL6Xe9WjK72Z&#10;FqEjacn9pfMmVFHEm2m5CXQE7Gs/9S8TZ7wUSo6ylS7TRTsDoFFMnoG0unTQCYcteDM2Gi4mE2KX&#10;+sj9r7ht3iSpZ1p8x8ZBv6VMX+7HFT5+SH/QQkRERDQERkQhLhEREVEsDFqIiIgoIzBoISIioozA&#10;oIWIiIgyAoMWIiIiyggMWoiIiCgjMGghIiKijMCghYiIiDICgxYiIiLKCAxaiIiIKCMwaCEiIqKM&#10;wKCFiIiIMgKDFiIiIsoIDFqIiIgoIzBoISIioozAoIWIiIgyAoMWIiIiyggMWoiIiCgjMGghIiKi&#10;jMCghYiIiDICgxYiIiLKCAxaiIiIKCMwaCEiIqKMwKCFiIiIMkJ6g5a8J/HDta9h35KVVv8gM/DU&#10;KjVe/ibq31FqarCtuRnb1pjeVE3ZjH2rnsRM00tERHQzDGumZeasv8W9aMf2nQ9jpXSH95kxRERE&#10;RNGlN2jpewnfjhKM3HnLONzo/jneN/1ERERE8frcHXfc8aeioiJ0dXWZQclZveQ1fHWS9frGuZfx&#10;7ffOWD0OaRp6And3hxsXTSXqf1qLnGNVaC9tRnWRDBtA25YVqDuu/wBYsw3NS4tNT2CcUlm3H7UV&#10;WaYP6DxUhQ275ZVMex2w6yhyNlXDmkInmqo2oFG/vvmseceg7yRqttvLQ3i/tzQPVQP295xXj/2b&#10;ypEVakPDN+rQIn8Sw8xZO7F++jjTp1xvx/a9L5mAcyVeWLsYk/VrxTeOiIhoaKQt07LnsNXk89Yl&#10;M8AhBzipYXkC944Hxk1/wtS07MRTeeZP4lC8tBkL+xpQVVWFpq4slFfXWCPkgLw0Xx2wq/S4qkO9&#10;KN+0TR22DTV+XUWvCkTMeNVZAYtNTWvTQvSb9zd1FaN6u/PuEUuCmepcFYSY79TQCv/3tpmApVcF&#10;MFVxBixSw7J+eh/espvxTnabEUKCz8W4TQWmetzOl/EhSrGe9UlERDTEhqGmZR+etg9u160sjHWw&#10;W4sX+8yfxKOrCSvqrUNuY3snkFuASvW6cvZUoHWHm4XYfRBtoWKU+opQg/1+nYfcLIZ32rFIpqO5&#10;OdjtR/08PVYXww4a/9P6uKZta6lfoYKSYJalBssqstB5zA1CWup3DP7et7sBiz9Qi0YFJfcV4uLJ&#10;57DHDPGZUqWCz26ccLJlZ/Div7XjxqSpWG2GEBERDYVhLcRNRWe7p8Fm9wYna1CSl4WsilpPYFCL&#10;8mzrz7TjdVhxqFNnauIOGrJzUGJeRtO43s3euJ0dYDRiw6Bxqos32xHTAPpVfBVNcUU5VGiD9rgD&#10;ljhdv4pPzEsiIqLhkjFBSzQDrVazkbfzZRYkyDHDm66UozZW4BLqxwXzMprhyLREloUcu4xHK0GO&#10;N1hTpHZHN3el7TON8bfgTvNSy70FnuoXIiKiIZHxQYs052RVrDOBQmwX+gbMq3BUoLG0GAPnT8SV&#10;DRmOTIvUrriBkK0R7V1A8Xw3GKmsW4jiUBsOBrIqjesb0AYVqMVdp3MGv70GTC42NSpy7505hdZr&#10;cb4DF1GIubNmmAFWc9KNc83hm5OIiIjSJE1XDwWuJjH8VxGlfvVQxLoM39VDwr0CKHjlkP/qIGva&#10;3uYkydrYtTMjQfxXD3m/V+DqIdNfHPeVUd7fsxtvHbyKuX8FvBrp6qFLb/OeO0RENOTSdslzZooj&#10;ICIiIqIRYVTUtBAREdHox6CFiIiIMsIYbx4iIiKiTMFMCxEREWWEtAQtkqkhIiIiGkrMtBAREVFG&#10;YNBCREREGYFBCxEREWWEURO0/NnGX6Hsx92YtMoMsM3ch7vVcBlX9uNjGG8GUwLkjsNJPr9IP4Yg&#10;7kcIpE4+b39dWp+0REREI8QICFoaMGlQsBEctgZ5PwgTkMTj/ZX4zbcKcXbnzxHtqUMjke+BjOl+&#10;6OFwUMFObUUvmtbHfnBAurTUH0VvRS22rTEDiIho1Bg1mZb/3volnFXByaW9ZkCmUwf8ajSZBy0m&#10;+tDDkcB6+GTnoXiedZROjdiwpQ35S7epOSAiotEkLTeXS+39klX5G+CIN+Bwh12b0o0Sz0OGbQNn&#10;v4ffbJUHBll/m6eHhnBp55fQZz3Vz0+aidbeht99az6um0EWyeI8i0lOu9EFXBj0N+HIQwhL0d+a&#10;j/KKLAy0NqFjSjXKswc8DzcMPJAx1IYG5ynP1vvbt/Rj4aZy6Ec6+sb76QcnTukIjLcfhGg47489&#10;7eCDJDudhytaguP97w98ry4VXAWyKfr9eUcDw5NYZsGHPM6rx377OzkGPwhSslQL+0bWwy+JiCg1&#10;Iz7Tcv3ZQpz91vdwSUURfSqIkWyKdFbAImpxSQ/7GfrMkET82ca/w6T+nznTPRtXwGIrRrkcmA91&#10;IquiWj94sakrC1NnWw05lXXLgF2SKXGzJet89RbFqN6Ug6MRx0djBSz5rQ1m+qrzBTTeaTehM7sc&#10;y+wmE7vZxn6fmv/ipftRPy/yeK+a7SqouOLJAuVWB+pIKjF3ShY628PlWGIts3WeaUvnDUZUQPNY&#10;OWB/Zz1fEvAMzuY0tqvpT5mr3kFERKMFrx4ShfcnWaCrDphN5nAZasPBwJOiW+o3mOyBaMGJ8wPI&#10;yisx/cJ7wA033phXj3UVKgg45s2ULESx+swdETMJ3mk3or0LyL9dDuHqwD+/GAOtB90D/e4NnsDB&#10;Gh+5WacGpUWdnjqVFtQdCwYIJcjJHkC/P9Yxoi8zrahUfUoY8+Ziqppux2nznXe3Q30ycpxUk0dn&#10;Pwayc9ScEBHRaDHmgxaphbnQXYISc4XR3RvTWMEpTRl2Ia3qfM0tkeQWBLIDNdi2ycoueJtvSvLU&#10;tK70eDIrien9NMl3zitAvmRxPN+reWkgatB/k5yW+hUqgHKn78vgHO9BrwpS7KwM1pSqOelEe7jA&#10;R/9tPgrs7BEREWW8ERC0fIw/hm2PCeGPF83LIWY1QVlNTDfKnk1T4OIGG3ZTR0NrHNcv+QIRqwmo&#10;uKtpUG3Ghb7UroWysi62ShTkmpdxkRoSu/nGdN6mKR0wJK9xvT3dJn0lkBu4XEB/CMhSw+xgKWJG&#10;SAdOvehxMl1ERJTpRkDQshv/rx/Im9Jg+qXOZDHyrp/DNaegdvDfDI0IAZTcp0QOkklcveNkNEwT&#10;T0R2E5BTB+IGLMEiV9FyugMDRdVJXNprmqEqlrlNMGuWoTy7E0d1YNSCnitAcakZK9kibybl+Al0&#10;hIpRHXVZSHARodkmIVaQ4pD5RBsaPMGSN/vkU5yDrFC/mgIREY0WI6J56Pqz38OlnL8xN4DrxrSy&#10;3+PCd1biv814cf3Zn6Gv0P0bJxuy6pgZJlcQZWPSWnn9K+TNtEbbN50rW/sVZMFuBrJvMmfd/8We&#10;ZtmPn9VFuW6RbyoacbB1AMVLTRPKphx0DMq0ZKF8kz2+HL2eK3h0zYq8UIGJHm86J0g5XocV+tJe&#10;d1y893KRJpiG1ny3iWdpvq+YtXF9Ezrtz5ViXvU57py3oO4bVvGt87mq8xfiWoFR8fxE7y0jVw65&#10;02xutgp+nSzT7oPWpd+ez5UuXOBWU1qMgfMn3OwPERFlvBFwyfNYJZmUheh3LvUdbaxMEQKXUqdE&#10;Ml7z+/2XfcuwpQhzWbRcORWpmJiIiDIRrx6iIdKIDfpS6vTd5K3y9sHlvZJRga8ZyKol6h32m9oR&#10;EdFQY9BCQ2f3BqsZKk138m2p3zGoeag6N3jTvIX63jVpy+4QEdGIweYhIiIiygjMtBAREVFGSEvQ&#10;wiwLERERDTVmWoiIiCgjMGghIiKijMCghYiIiDJCWq4eim0lXli7GJP16xv48OBavNine4iIiIji&#10;MkyZln14eufDWLnzbQzTMxCJiIholGHzEBEREWWENDYPeZuAgBvnXsa33ztj+mzyN3NwNUzz0MxZ&#10;O7F++jjTB1w8+TCePm964po2ERERjWZpyrTMwFOrFuM2FUysNM1Av5/+BF6YYkbHkvckHp3eh7f0&#10;e63ODVhSnDYRERGNCukJWvK+grvRjled7Mc+HD53A5OLV5r+eBRiWrhAJC3TJiIiokyXnuahKZux&#10;b06h6fG49DZWHt5nekTk5iHfNK63Y/vel/C+vI572kRERDSapS9oue+qG2hEFCVo8Vi95DV8dYIJ&#10;XOKeNhEREY1m6WkeOt+Bi+NL8eisGWZAaj65esO8UtI8bSIiIspMQ3b1kHCuAArbxOPeZC545RDQ&#10;jbd2Poc9pi/qtImIiGhMGKY74hIRERGlhjeXIyIioozAoIWIiIgyAoMWIiIiyggMWoiIiCgjfO6e&#10;e+75U35+Pnp7e82gxC1atAhHjhwxfURERETpx0wLERERZYS0XPJcXV2NpqYm00dERESUfsy0EBER&#10;UUYYYUFLJep/2ozm5mbsr6s0w8aqbDy35pt4fXmBel2ArU9+E3vnZVujEnHfDvzlPxxR3Q41Rb8H&#10;5i3B62q6W79sBkTy5dl4fc00PGB6/3zRAWuaf7cZf26G0Vgk6+USPDfR9CbNWr9lXZQukfU84jo8&#10;cRr2OtOcjUfM4ORY22LM7WQkibLdp8b8Vp79QVh6+XuW++2bMU3PzwFMvN0M85J9jFmXrN/U/5vV&#10;bLeOC83ba8wQGqtGVNBSWbcO5WhDQ1UVVtS3mKEUkeyYVq/RL7NXH8G0RXP1a9caTF5SjN7Di/Dv&#10;/7gOITM0VX88slxNbxE6+stRMugziRLzyPLZKOo+jYde+onuVh1Pw5p6+SOskuntaceAGTRypBgE&#10;3aTtPiWfPoeP1D7j3w9fxp3LEz/ZaVxfhaqqBrTlVmOb9dVpjBpRQUtJXhYGzp8AwxURwqXPgIH+&#10;a+r1NXym9jyXrwze/Vy/csG8Un/7+xPmlXH7HchCJ/p/YfoDTh0/rA8SG39pBiQo1NGJ8bklpo8o&#10;GdmYdCvQ9Zse05+YVNfhTJXKdp+aHmyUYHD3RzhlhiTkFx+i95acwUHL5X4VXF7DpcvqN72i9nmh&#10;fvUNglpw4vwA8m8f61n4sW1EFeJKCnBhX0OELEsNtjVXo7irCVXrG80wY802NC8tNj0DaNuyAnXH&#10;Ta+Mm9+Phl3Auk3lamNWPNOwP3MH1qG2Qo9F56EqbNitXwLz6rHffp/wfn6MaQ8ddSb1D8uQb/p8&#10;rrbh7D8/hz/Ka0nJ1uSgZ9DZlqR41dmtfh3CB3sOY7PaWXhJinZjmSexHGrH1uCOSs74pn6If99j&#10;L6z4BKfd9Y590JEz0CW4tdU9COm/zWnHQwfcg1rk9wtrGvc7o3vwxkun8SP9OjBOzu490/UvFyX4&#10;nSWFvUCa6ywDZw/7sgKPLP8mvu48F9S/XGXcg/2H8QoecObdP9/RJfSdY30v73j5ThX92Pom8Pjq&#10;UmsdDr4/4veW6Zbis3c+wT0LzHvDrSdRWfOGsMsiynz7xoVfhzVpplidg3eddcCW4DJT4v+9AtP2&#10;LBP/OuIKrkvhpbjdy+9490Vs7S911qX4PtfiWwcHLS8lsJ74tz2bfId70Z9kBqiybr/aU+9gJn4M&#10;y/xCXAkqluarQEXSh6o71IvyTdtUiOORXY7aTTk4KuO3tGGgaCHq55lxSlZFLWrzjur3N7QOoHh+&#10;PaxYXgVKKhjpVUGMnnZVEzqLqv31NjGmPTR246I0z6g400oBH0Qv/oBPGtVre8cVlTlbUjuUsKGq&#10;2vlsLLumdjhWuv6hdwI7p1Sog8jj3mmrLt4Dt7B2nJHebw4Wn6kdqjPe3Wk+stw77jA+uHW2r35C&#10;mikmqp24817fwVcdxBZMUAdHe7r+ZgyZr6/fqg5OZtzWs8D9q/3t8lllJgDT40MoqohRF2CLscxi&#10;f6/J+JV5n/7NC2f7myay1UFMH9jVeGlOKSx161T0gSjy95Zlfv8C816ZtprWQ/E0ezg1J1ZgULRg&#10;cP1J9PmOsQ7HEH2ZyXrkXRfU+ASOsA/MKwXetOdbvReleNxM+0cH3OlJEGT9TbxNYqlu94pahvY6&#10;KNt1Vllp3PU+dlZL1t1B5Pf0ricjslmORoMRFLRUoiBXbYyfRoqgG7FBAoNAFqNy9lSgdYebWdl9&#10;EG2hYpT62j0l+7JBTUE5fgIdoSzk2IkZEWpDg5luy+kODGTnQBo9KusWoliNO+gkEtQ8HOpE1pS5&#10;JqgRMaY9HHQ6+DL+61PTb8vPwfir/fHtzBxqh11RoHaowTOkMHr7cb3oXvWORBXgS0m15xfgIXWm&#10;F3Hevlyqzm7V2V3wDFBTn1noHRfC5la10y4u8AUOwX6/bNwzLdy3NfPV6gY5p46fUgemwPeUM27z&#10;+ac++kSvZ/GvKpGWWezv9aMD3uXVg191q2NMrvd7SKbC/M3lHvxHKBu36qDFWhcGzp4Kn8XQPO8N&#10;O+0I7JoTE3S4B3B3XmPPd7JiLDNZj9COV+LMQASdOn7as7xCONkZQlbOBNOfRsls9551EL+8qJb9&#10;BExKuZBaBYGzVaAWdT2xXcB/XS1Gzn2mN0Etn/YG9r801oyIoMWqDF8H7PI0y8RJ6mAkU6Iry3VX&#10;i/Lgfi3UgRN2UIMW1H3D/zm+OprjdVhRZYIQcaUneo1NjGkPCXNlwFR1ipq/5Aj+sqYc49Xhb6oa&#10;Nll2BnalvjTdxHsGlgwprmvsR4F8likMjEkOVuoMzzmzjnUVgtfEbExUB4HPIuwYH8hVB4awbeGK&#10;fm8Bvq7P5k3nS2XLQdI6K95oxvsLJdWZvTp7RJl1tcrgK1Iiz5dtoLPHzdzog7b3oBxFtGUWx/fS&#10;2RLP+EHNE6FPcNJzkN28287kTMCtalsKV0s1LGLNd7LiWWapcLJIVudt1kvJSNnuU3ICl//5RfzX&#10;LDWfyVzZtHsDqo7loFbt63mF6dg0IoIWqzJ8B/BYc1KV4QOtDab5xu3SFjjkFvii+srbw7YoD69f&#10;rPOnhg+rw7S0af/jIlyU4ju7Ur/j3qG9LFl2osvVuZN8ViJ1Lb90m2/e+EwFCfEGLpdD6rwyMl3A&#10;F5W0sdtn9KbzNQFZB2w9XAUoE1WQ4AtcnOyApMgnqIOeN3CxsxM264CfNlGXWZTvpdP2kjlzx73R&#10;rd8UB6sA/KZIab7jEWtdSFYBtq6WrIPbzBi2OSUZI2W7T4nUtKgT1ANqPpOoa5GalubSdr2PZ13L&#10;2DSCmoda0HNFnUFErAyXQtzB1+k3tnciq2LdkNSRWE1F5VjmBFI1WFaRhc5jddGzL15ScyPz/VO7&#10;TiadPKnh/v8cfGYlzTfhKvWjsq5aKrrbnHmag0dE4T43AZ39g3dbThOArq3xHvmliSAb938tQpAj&#10;6e5st37ARzd7qLNrfd+bOCQUIFlNF94aFalrKAq14/UE6nXi5VtmcX0vTxZILdP4MxZW00bRgmBW&#10;abgkO98xxFpmciVL9p2YY4JQXf+SYADqZKfU9vP4oExLYBtL2FBs9zap55EMUWL335F10m2StAI3&#10;5+KFQcI0aSVgoM+9corGnswvxJV0oS6+tZuHpAsU4iZLmoq2tCF/qT3dauS3NiSWxdF1Lup/UyeT&#10;Nro92/LntyXYKO2k3WejSO2k7l/t30lJLUFXofkbKdBMY1GdFKzaaXMrdX4NbzhnuCFsftPTBFPR&#10;jzcCZ6lSyKgzDZ5p+IszT+Oy04QjnX3AlSyKVXDpjvPeyEyuFnGHy/ukENMpeA00VVjFqd76C/98&#10;+b9XamIus2jf6/JHeFcCPf0bq04t0w8SyFhI8aWVVQoz7aEUa75jrMPOMtMHT7spKM51QX32K7qQ&#10;2houV33Fn+XpwetSZG035ant5z/CZFp825j3s2NJZbtPiR3MmOYue95N4KdruJym1VJ8praNZAqk&#10;iWLJoEueM5d8r+rcNjR8I4EMTTpEvOQ5TZK85JmIhtBQb/cp4SXPlJoRlWm50DeArLxRdLMyuY9L&#10;800KWMSn/4kBTMT/ut30p1n21GLfTa6IaAQY4u0+Jffdi/yEr2i0VWLulKwoV5jSWDDCnvIszx6y&#10;rv6R4lpG02kg2ZAlcmFtJzrSdOYlzx4q+z+fV6/SN00iSqMh2O5TorM/crWTdY8ZXTicAJ2tlhv6&#10;yO0pbsYJII0Yn7vnnnv+lJ+fj97eXjMocYsWLcKRI0dMHxEREVH6ZX4hLhEREY0JaWkeIiIiIhpq&#10;zLQQERFRRmDQQkRERBmBQQsRERFlhJEZtEzZjH2rnsRM00tERETETAsRERFlBAYtRERElBHSeMnz&#10;SrywdjEmm74b517Gt987Y/VIc09xB7ZfnYP108fpQb7xysxZO51x2vV2bN/7Et43vURERDS2pSnT&#10;MgNPrVqM21QgsnLnw6p7G7+f/gRemGJGi0mLsf6Wk9b4k90YN70Kq80oCWrWT+/DW/q91ngiIiIi&#10;r/QELXlfwd1ox6tO5mQfDp+7gcnFK02/IpmTw/us1+c7cBF5+Is86VEBz32FuHjyOezRI4mIiIgG&#10;S0/QknsLxo0vxfq1r2Gf6XxNPUREREQpSl8hrmRS7OYdu7MzK0REREQpSk/QIs0940vx6KwZZkAi&#10;zuC31+A2JeU9iR/OKbReExERERlpyrTsw9Om+NZuHpLOV4gbxZ7Db+PipMXW+5bdghMH23HDjCMi&#10;IiISfMozERERZYT01bQQERERDSEGLURERJQRGLQQERFRRmDQQkRERBlBF+Ka10REREQjFjMtRERE&#10;lBEYtBAREVFGYNBCREREGWGIgpYZeGpV/HfEJSIiIoqFmRYiIiLKCAxaiIiIKCP4L3meshn7nCcs&#10;38CHB9fixT55Lc09fwv820ncsmwxJuvx3Xhr53PYo1+LlXhhrT3OcvHkw3j6vOkhIiIiSoGbacl7&#10;Ej+ck6cClYexcqfqTvbh3mWbsdoaq4xT/XNwVY9/GR9eL8TcWTPMOAlqFuO2cy9b79XjzSgiIiKi&#10;NHCClplfvAs49y8ms6Kcb9aByTRPMe3Fk3bm5Qze676BcbeYvMqUKtyLdrz63hmrn4iIiCjNnKDl&#10;zlvGYdz0J7Bv7WumewL3jjcjiYiIiG4yXyHuDad5x+1Yk0JEREQjgRO07Onsxrjpf4un8syARFy5&#10;ihvj78Is897VS5ilISIiovRyMy3nnzPFt3bzkHTeQtwo+l7Cq+fgvHfu1Zfx1iUzjoiIiCgN+JRn&#10;IiIiygi+mhYiIiKikYpBCxEREWUEBi1ERESUERi0EBERUUZg0EJEREQZAPj/PBdnuyXgmjwAAAAA&#10;SUVORK5CYIJQSwMEFAAGAAgAAAAhAIr/wcHgAAAACAEAAA8AAABkcnMvZG93bnJldi54bWxMj8FO&#10;wzAMhu9IvENkJG4s7UY7KE2naQJO0yQ2JMQta7y2WuNUTdZ2b485wdH+rd/fl68m24oBe984UhDP&#10;IhBIpTMNVQo+D28PTyB80GR06wgVXNHDqri9yXVm3EgfOOxDJbiEfKYV1CF0mZS+rNFqP3MdEmcn&#10;11sdeOwraXo9crlt5TyKUml1Q/yh1h1uaizP+4tV8D7qcb2IX4ft+bS5fh+S3dc2RqXu76b1C4iA&#10;U/g7hl98RoeCmY7uQsaLVgGLBN6mzwkIjtNlwiZHBY/z5QJkkcv/As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e63WCOAwAAWwgAAA4AAAAAAAAAAAAAAAAA&#10;OgIAAGRycy9lMm9Eb2MueG1sUEsBAi0ACgAAAAAAAAAhAEMeWjKMMQAAjDEAABQAAAAAAAAAAAAA&#10;AAAA9AUAAGRycy9tZWRpYS9pbWFnZTEucG5nUEsBAi0AFAAGAAgAAAAhAIr/wcHgAAAACAEAAA8A&#10;AAAAAAAAAAAAAAAAsjcAAGRycy9kb3ducmV2LnhtbFBLAQItABQABgAIAAAAIQCqJg6+vAAAACEB&#10;AAAZAAAAAAAAAAAAAAAAAL84AABkcnMvX3JlbHMvZTJvRG9jLnhtbC5yZWxzUEsFBgAAAAAGAAYA&#10;fAEAALI5AAAAAA==&#10;">
                <v:shape id="Picture 64" o:spid="_x0000_s108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38" o:title="A picture containing screen, clock, monitor, mounted&#10;&#10;Description automatically generated"/>
                </v:shape>
                <v:shape id="Text Box 65" o:spid="_x0000_s108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A776E7" w:rsidRPr="003968C1" w:rsidRDefault="00A776E7"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CNode struct and relevant parameters. In the example below, if the module was named ‘RemoteNode’, then the remote call would be invoked by calling </w:t>
      </w:r>
      <w:r w:rsidRPr="003E205E">
        <w:rPr>
          <w:i/>
          <w:iCs/>
        </w:rPr>
        <w:t>RemoteNode.find_successor</w:t>
      </w:r>
      <w:r>
        <w:rPr>
          <w:i/>
          <w:iCs/>
        </w:rPr>
        <w:t xml:space="preserve">(&lt;destination&gt;, node_id)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bookmarkStart w:id="35" w:name="_Toc48667842"/>
      <w:r>
        <w:t>5.3.4 Simulating Remote Function Calls</w:t>
      </w:r>
      <w:bookmarkEnd w:id="35"/>
    </w:p>
    <w:p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r w:rsidR="00694EFA">
        <w:rPr>
          <w:i/>
          <w:iCs/>
        </w:rPr>
        <w:t>find_successor()</w:t>
      </w:r>
      <w:r w:rsidR="00694EFA">
        <w:t xml:space="preserve"> as an example again, invoking this method, assuming invocation by calling </w:t>
      </w:r>
      <w:r w:rsidR="00694EFA">
        <w:rPr>
          <w:i/>
          <w:iCs/>
        </w:rPr>
        <w:t>RemoteNode.find_successor()</w:t>
      </w:r>
      <w:r w:rsidR="00694EFA">
        <w:t>, the function in the transport simulation module would have the same logic as figure 17 of the JSON-RPC server.</w:t>
      </w:r>
    </w:p>
    <w:p w:rsidR="00836AC4" w:rsidRDefault="00836AC4" w:rsidP="00726BC9"/>
    <w:p w:rsidR="00DD0F38" w:rsidRDefault="00DD0F38">
      <w:pPr>
        <w:rPr>
          <w:rFonts w:eastAsia="MS ????"/>
          <w:b/>
          <w:bCs/>
          <w:sz w:val="28"/>
          <w:szCs w:val="26"/>
          <w:lang w:val="en-GB"/>
        </w:rPr>
      </w:pPr>
      <w:r>
        <w:br w:type="page"/>
      </w:r>
    </w:p>
    <w:p w:rsidR="00836AC4" w:rsidRDefault="00836AC4" w:rsidP="00836AC4">
      <w:pPr>
        <w:pStyle w:val="Heading2"/>
        <w:numPr>
          <w:ilvl w:val="0"/>
          <w:numId w:val="0"/>
        </w:numPr>
        <w:ind w:left="216"/>
      </w:pPr>
      <w:bookmarkStart w:id="36" w:name="_Toc48667843"/>
      <w:r>
        <w:lastRenderedPageBreak/>
        <w:t>5.4 Storage Layer</w:t>
      </w:r>
      <w:bookmarkEnd w:id="36"/>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w:t>
      </w:r>
      <w:r w:rsidR="00AB463D">
        <w:t>(no</w:t>
      </w:r>
      <w:bookmarkStart w:id="37" w:name="_GoBack"/>
      <w:bookmarkEnd w:id="37"/>
      <w:r w:rsidR="00AB463D">
        <w:t>de)</w:t>
      </w:r>
      <w:r w:rsidR="00DD0F38">
        <w:t xml:space="preserve"> basis</w:t>
      </w:r>
      <w:r w:rsidR="00AB463D">
        <w:t xml:space="preserve"> </w:t>
      </w:r>
      <w:r w:rsidR="00DD0F38">
        <w:t>and Mnesia being tailored for large distributed applications where processes are sharing data.</w:t>
      </w:r>
    </w:p>
    <w:p w:rsidR="002E7E92" w:rsidRDefault="002E7E92" w:rsidP="00836AC4"/>
    <w:p w:rsidR="002E7E92"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rsidR="00C05F0D">
        <w:t>,</w:t>
      </w:r>
      <w:r>
        <w:t xml:space="preserve"> they are used in node stabilization and departure functions when handing over keys to another node</w:t>
      </w:r>
      <w:r w:rsidR="0074083B">
        <w:t>.</w:t>
      </w:r>
    </w:p>
    <w:p w:rsidR="0082591B" w:rsidRDefault="0082591B" w:rsidP="00836AC4"/>
    <w:p w:rsidR="0082591B" w:rsidRDefault="0082591B" w:rsidP="0082591B">
      <w:pPr>
        <w:pStyle w:val="Heading2"/>
        <w:numPr>
          <w:ilvl w:val="0"/>
          <w:numId w:val="0"/>
        </w:numPr>
        <w:ind w:left="216"/>
      </w:pPr>
      <w:bookmarkStart w:id="38" w:name="_Toc48667844"/>
      <w:r>
        <w:t>5.5 Library Entry Point</w:t>
      </w:r>
      <w:bookmarkEnd w:id="38"/>
    </w:p>
    <w:p w:rsidR="0082591B" w:rsidRDefault="00DB7D65" w:rsidP="0082591B">
      <w:r>
        <w:t>When another application wishes to use the Chord library, this is the layer responsible for initializing other layers</w:t>
      </w:r>
      <w:r w:rsidR="00B0645F">
        <w:t xml:space="preserve">, taking </w:t>
      </w:r>
      <w:r>
        <w:t>application environment variables</w:t>
      </w:r>
      <w:r w:rsidR="00B0645F">
        <w:t xml:space="preserve"> as input</w:t>
      </w:r>
      <w:r>
        <w:t xml:space="preserve">.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config.exs</w:t>
      </w:r>
      <w:r w:rsidR="0080745F">
        <w:rPr>
          <w:i/>
          <w:iCs/>
        </w:rPr>
        <w:t xml:space="preserve"> </w:t>
      </w:r>
      <w:r w:rsidR="0080745F">
        <w:t xml:space="preserve">or at run-time using the built in function </w:t>
      </w:r>
      <w:r w:rsidR="0080745F">
        <w:rPr>
          <w:i/>
          <w:iCs/>
        </w:rPr>
        <w:t>Application.get_env(Application_name,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31968"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A776E7" w:rsidRPr="0058303E" w:rsidRDefault="00A776E7"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086" style="position:absolute;margin-left:0;margin-top:114.2pt;width:291.35pt;height:74.55pt;z-index:251731968;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FXfQMAADkIAAAOAAAAZHJzL2Uyb0RvYy54bWykVV1v2zYUfR+w/0Bw&#10;wN4a2W5jJ1qcwkuWoEDQGkuKPtMUZRGlSI6kLHm/foeU5CZx0HXZg+XLy0vew3O/Lt53tSI74bw0&#10;ekmnJxNKhOamkHq7pJ8fbt6cUeID0wVTRosl3QtP31/+/NNFa3MxM5VRhXAEl2ift3ZJqxBsnmWe&#10;V6Jm/sRYobFZGlezgKXbZoVjLW6vVTabTOZZa1xhneHCe2iv+016me4vS8HDp7L0IhC1pMAW0tel&#10;7yZ+s8sLlm8ds5XkAwz2ChQ1kxpOD1dds8BI4+TRVbXkznhThhNu6syUpeQivQGvmU6evebWmcam&#10;t2zzdmsPNIHaZzy9+lr+cbd2RBZLOj+nRLMaMUpuCdYgp7XbHDa3zt7btRsU234V39uVro7/eAnp&#10;Eq37A62iC4RD+XYxmUzfnVLCsXf+br44O+155xWCc3SMV398/2A2us0iugMYK3mO38ASpCOW/j2b&#10;cCo0TtDhkvqH7qiZ+9rYNwioZUFupJJhn5IToYug9G4t+dr1i0eEL0bCsR29kjk0hfAc+bkiXBkv&#10;SGOJKQkjUAqhf/2lW/2WPtfRTNqAsiOsCQblITlTak+2QgvHgigix9F99Nj7Z5GfO8O/eqLNVcX0&#10;Vqy8RY2gcqN19tQ8LZ+A3yhpb6RSMeJRHmgC3mf5+ALTfa5fG97UQoe+eJ1QwG20r6T1lLhc1BuB&#10;XHQfigSI5T44EXgVHZZw/CfARqCPNhLKb8DiEzxS9VXJOZ+dzU9TUzjkGDhzPtwKU5MoABsgILAs&#10;Z7s7P4AZTQYKe/8JGODEIkJz8yNbWB3x9Z/q975iVgBCvPZROqHT9vX7EAvvd9OR+VmM6mAW65eE&#10;Dvoh2lH/Xabms/PZWKov1vLb6eJ08r/oQhyNksWYU5HHK+XIjqFdt5UMIqXlMyulI/3axFN9MkQN&#10;msH4niiFbtOlvjZbjCRsTLEHB84gipgF3vIbCYd3zIc1c2j7UGKUhU/4lMq0S2oGiZLKuL9f0kd7&#10;RBO7lLQYI0vq/2pY7CDqg0ac48wZBTcKm1HQTX1l8NRpQpNEHHBBjWLpTP0FE24VvWCLaQ5fSxpG&#10;8SpghQ1MSC5WqyT3jehO31u0r2nK1UjsQ/eFOTtkcUBAP5oxk46SubeNNHu7Qnu5kSnTI7E9iwPf&#10;yOokpfkE6ckAfLxOVt8m/uU/AA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U+EFX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08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0" o:title="A close up of a screen&#10;&#10;Description automatically generated"/>
                </v:shape>
                <v:shape id="Text Box 68" o:spid="_x0000_s108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A776E7" w:rsidRPr="0058303E" w:rsidRDefault="00A776E7"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r>
        <w:rPr>
          <w:i/>
          <w:iCs/>
        </w:rPr>
        <w:t>Supervisor.start_link()</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r w:rsidR="002B39DE">
        <w:rPr>
          <w:i/>
          <w:iCs/>
        </w:rPr>
        <w:t xml:space="preserve">join() </w:t>
      </w:r>
      <w:r w:rsidR="002B39DE">
        <w:t>function will be invoked.</w:t>
      </w:r>
    </w:p>
    <w:p w:rsidR="001F635D" w:rsidRDefault="001F635D" w:rsidP="0082591B">
      <w:r>
        <w:lastRenderedPageBreak/>
        <w:t xml:space="preserve">Other functions in this layer are a </w:t>
      </w:r>
      <w:r>
        <w:rPr>
          <w:i/>
          <w:iCs/>
        </w:rPr>
        <w:t>stop()</w:t>
      </w:r>
      <w:r>
        <w:t xml:space="preserve"> function which calls </w:t>
      </w:r>
      <w:r>
        <w:rPr>
          <w:i/>
          <w:iCs/>
        </w:rPr>
        <w:t>Supervisor.stop()</w:t>
      </w:r>
      <w:r w:rsidR="0088025D">
        <w:t xml:space="preserve"> to</w:t>
      </w:r>
      <w:r>
        <w:t xml:space="preserve"> halt all child processes. And the </w:t>
      </w:r>
      <w:r>
        <w:rPr>
          <w:i/>
          <w:iCs/>
        </w:rPr>
        <w:t>lookup()</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r>
        <w:rPr>
          <w:i/>
          <w:iCs/>
        </w:rPr>
        <w:t>star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w:t>
      </w:r>
      <w:r w:rsidR="00F93B23">
        <w:t>and are</w:t>
      </w:r>
      <w:r>
        <w:t xml:space="preserve"> accessed either by the same process at various points</w:t>
      </w:r>
      <w:r w:rsidR="00A43575">
        <w:t xml:space="preserve"> in time</w:t>
      </w:r>
      <w:r>
        <w:t xml:space="preserve"> or by multiple processes. A custom Agent called StateAgent, with </w:t>
      </w:r>
      <w:r>
        <w:rPr>
          <w:i/>
          <w:iCs/>
        </w:rPr>
        <w:t xml:space="preserve">get()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config.exs file or </w:t>
      </w:r>
      <w:r w:rsidR="00B25403">
        <w:rPr>
          <w:i/>
          <w:iCs/>
        </w:rPr>
        <w:t>Application.put_env()</w:t>
      </w:r>
      <w:r w:rsidR="00B25403">
        <w:t xml:space="preserve"> at run-time (this function is used later in testing).</w:t>
      </w:r>
      <w:r w:rsidR="00B86CBF">
        <w:t xml:space="preserve"> The difference with normal mode is that only node processes are passed to the supervisor; the number of nodes being the </w:t>
      </w:r>
      <w:r w:rsidR="00B86CBF" w:rsidRPr="00B86CBF">
        <w:rPr>
          <w:i/>
          <w:iCs/>
        </w:rPr>
        <w:t>network_size</w:t>
      </w:r>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Heading1"/>
        <w:numPr>
          <w:ilvl w:val="0"/>
          <w:numId w:val="4"/>
        </w:numPr>
      </w:pPr>
      <w:bookmarkStart w:id="39" w:name="_Toc48667845"/>
      <w:r>
        <w:lastRenderedPageBreak/>
        <w:t>Testing</w:t>
      </w:r>
      <w:bookmarkEnd w:id="39"/>
    </w:p>
    <w:p w:rsidR="00450A56" w:rsidRDefault="00450A56" w:rsidP="00450A56">
      <w:pPr>
        <w:pStyle w:val="Heading1"/>
        <w:numPr>
          <w:ilvl w:val="0"/>
          <w:numId w:val="4"/>
        </w:numPr>
      </w:pPr>
      <w:bookmarkStart w:id="40" w:name="_Toc48667846"/>
      <w:r>
        <w:lastRenderedPageBreak/>
        <w:t>Future Work</w:t>
      </w:r>
      <w:bookmarkEnd w:id="40"/>
    </w:p>
    <w:p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rsidR="005B4A10" w:rsidRDefault="005B4A10" w:rsidP="001775C1"/>
    <w:p w:rsidR="005B4A10" w:rsidRDefault="005B4A10" w:rsidP="001775C1">
      <w:r>
        <w:t>The second extension that could be added in a later iteration is mentioned in section V(A) of the paper</w:t>
      </w:r>
      <w:r w:rsidR="00EF763B">
        <w:t>.</w:t>
      </w:r>
      <w:r w:rsidR="00A41669">
        <w:t xml:space="preserve"> </w:t>
      </w:r>
      <w:r w:rsidR="00EF763B">
        <w:t>I</w:t>
      </w:r>
      <w:r w:rsidR="00A41669">
        <w:t>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rsidR="00105AE5" w:rsidRDefault="00105AE5" w:rsidP="001775C1"/>
    <w:p w:rsidR="00BD6E57" w:rsidRDefault="00E350D7" w:rsidP="001775C1">
      <w:r>
        <w:t>Apart from improving robustness through more code, more work needs to be done in improving the code quality of the existing implementation</w:t>
      </w:r>
      <w:r w:rsidR="005863D2">
        <w:t>.</w:t>
      </w:r>
      <w:r>
        <w:t xml:space="preserve">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rsidR="00BD6E57" w:rsidRDefault="00BD6E57" w:rsidP="001775C1"/>
    <w:p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rsidR="00F91D9B" w:rsidRDefault="00F75333" w:rsidP="00450A56">
      <w:pPr>
        <w:pStyle w:val="Heading1"/>
        <w:numPr>
          <w:ilvl w:val="0"/>
          <w:numId w:val="4"/>
        </w:numPr>
      </w:pPr>
      <w:bookmarkStart w:id="41" w:name="_Toc48667847"/>
      <w:r>
        <w:lastRenderedPageBreak/>
        <w:t xml:space="preserve">How To Use </w:t>
      </w:r>
      <w:r w:rsidR="003274B5">
        <w:t>This</w:t>
      </w:r>
      <w:r>
        <w:t xml:space="preserve"> Project</w:t>
      </w:r>
      <w:bookmarkEnd w:id="41"/>
    </w:p>
    <w:p w:rsidR="00580750" w:rsidRDefault="00580750" w:rsidP="00580750">
      <w:pPr>
        <w:pStyle w:val="Heading2"/>
        <w:numPr>
          <w:ilvl w:val="0"/>
          <w:numId w:val="0"/>
        </w:numPr>
        <w:ind w:left="216"/>
      </w:pPr>
      <w:bookmarkStart w:id="42" w:name="_Toc48667848"/>
      <w:r>
        <w:t>8.1 Pre</w:t>
      </w:r>
      <w:r w:rsidR="0099508A">
        <w:t>-</w:t>
      </w:r>
      <w:r>
        <w:t>requisites</w:t>
      </w:r>
      <w:bookmarkEnd w:id="42"/>
    </w:p>
    <w:p w:rsidR="00FF10C8" w:rsidRDefault="00580750" w:rsidP="00580750">
      <w:r>
        <w:t>Running the project code requires Elixir v1.10 or later installed on the computer</w:t>
      </w:r>
      <w:r w:rsidR="0099508A">
        <w:t xml:space="preserve"> with installation instructions available at </w:t>
      </w:r>
      <w:hyperlink r:id="rId41" w:history="1">
        <w:r w:rsidR="0099508A">
          <w:rPr>
            <w:rStyle w:val="Hyperlink"/>
          </w:rPr>
          <w:t>https://elixir-lang.org/install.html</w:t>
        </w:r>
      </w:hyperlink>
      <w:r w:rsidR="0099508A">
        <w:t>.</w:t>
      </w:r>
    </w:p>
    <w:p w:rsidR="00FF10C8" w:rsidRDefault="00FF10C8" w:rsidP="00FF10C8">
      <w:pPr>
        <w:pStyle w:val="Heading2"/>
        <w:numPr>
          <w:ilvl w:val="0"/>
          <w:numId w:val="0"/>
        </w:numPr>
        <w:ind w:left="216"/>
      </w:pPr>
      <w:bookmarkStart w:id="43" w:name="_Toc48667849"/>
      <w:r>
        <w:t>8.2 Downloading dependencies</w:t>
      </w:r>
      <w:bookmarkEnd w:id="43"/>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mix deps.get</w:t>
      </w:r>
      <w:r>
        <w:t xml:space="preserve"> command which will download all necessary dependencies. Once complete, the application can now be run.</w:t>
      </w:r>
    </w:p>
    <w:p w:rsidR="00BD4022" w:rsidRDefault="00BD4022" w:rsidP="00BD4022">
      <w:pPr>
        <w:pStyle w:val="Heading2"/>
        <w:numPr>
          <w:ilvl w:val="0"/>
          <w:numId w:val="0"/>
        </w:numPr>
        <w:ind w:left="216"/>
      </w:pPr>
      <w:bookmarkStart w:id="44" w:name="_Toc48667850"/>
      <w:r>
        <w:t>8.3 Setting environment variables</w:t>
      </w:r>
      <w:bookmarkEnd w:id="44"/>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config.exs</w:t>
      </w:r>
      <w:r>
        <w:t xml:space="preserve"> under the section </w:t>
      </w:r>
      <w:r>
        <w:rPr>
          <w:i/>
          <w:iCs/>
        </w:rPr>
        <w:t>config :chord.</w:t>
      </w:r>
    </w:p>
    <w:p w:rsidR="00FF10C8" w:rsidRDefault="00FF10C8" w:rsidP="00FF10C8">
      <w:pPr>
        <w:pStyle w:val="Heading2"/>
        <w:numPr>
          <w:ilvl w:val="0"/>
          <w:numId w:val="0"/>
        </w:numPr>
        <w:ind w:left="216"/>
      </w:pPr>
      <w:bookmarkStart w:id="45" w:name="_Toc48667851"/>
      <w:r>
        <w:t>8.</w:t>
      </w:r>
      <w:r w:rsidR="00BD4022">
        <w:t>4</w:t>
      </w:r>
      <w:r>
        <w:t xml:space="preserve"> Running in interactive shell</w:t>
      </w:r>
      <w:bookmarkEnd w:id="45"/>
    </w:p>
    <w:p w:rsidR="00BD4022" w:rsidRPr="005C7159" w:rsidRDefault="00135AA7" w:rsidP="00135AA7">
      <w:pPr>
        <w:rPr>
          <w:i/>
          <w:iCs/>
        </w:rPr>
      </w:pPr>
      <w:r>
        <w:t>Elixir comes with an interactive shell to run commands or access documentation for built-in functions</w:t>
      </w:r>
      <w:r w:rsidR="00E53961">
        <w:t xml:space="preserve"> which is</w:t>
      </w:r>
      <w:r w:rsidR="00D61C7C">
        <w:t xml:space="preserve"> access</w:t>
      </w:r>
      <w:r w:rsidR="00E53961">
        <w:t>ed</w:t>
      </w:r>
      <w:r w:rsidR="00D61C7C">
        <w:t xml:space="preserve"> by typing </w:t>
      </w:r>
      <w:r w:rsidR="00D61C7C">
        <w:rPr>
          <w:i/>
          <w:iCs/>
        </w:rPr>
        <w:t xml:space="preserve">iex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r w:rsidR="003274B5">
        <w:rPr>
          <w:i/>
          <w:iCs/>
        </w:rPr>
        <w:t>iex -S mix</w:t>
      </w:r>
      <w:r w:rsidR="00C6267B">
        <w:rPr>
          <w:i/>
          <w:iCs/>
        </w:rPr>
        <w:t>.</w:t>
      </w:r>
    </w:p>
    <w:p w:rsidR="00BD4022" w:rsidRDefault="00BD4022" w:rsidP="00BD4022">
      <w:pPr>
        <w:pStyle w:val="Heading3"/>
        <w:numPr>
          <w:ilvl w:val="0"/>
          <w:numId w:val="0"/>
        </w:numPr>
        <w:ind w:left="360"/>
      </w:pPr>
      <w:bookmarkStart w:id="46" w:name="_Toc48667852"/>
      <w:r>
        <w:t>8.4.1 Running in normal mode</w:t>
      </w:r>
      <w:bookmarkEnd w:id="46"/>
    </w:p>
    <w:p w:rsidR="005C7159" w:rsidRPr="005C7159" w:rsidRDefault="0037656B" w:rsidP="00BD4022">
      <w:pPr>
        <w:rPr>
          <w:i/>
          <w:iCs/>
        </w:rPr>
      </w:pPr>
      <w:r>
        <w:t xml:space="preserve">Chord can be started by running </w:t>
      </w:r>
      <w:r>
        <w:rPr>
          <w:i/>
          <w:iCs/>
        </w:rPr>
        <w:t xml:space="preserve">Chord.start() </w:t>
      </w:r>
      <w:r>
        <w:t xml:space="preserve">and if you wish to join an existing network on start, include the existing node’s ID and address in </w:t>
      </w:r>
      <w:r>
        <w:rPr>
          <w:i/>
          <w:iCs/>
        </w:rPr>
        <w:t xml:space="preserve">config.exs </w:t>
      </w:r>
      <w:r>
        <w:t xml:space="preserve">before starting </w:t>
      </w:r>
      <w:r w:rsidR="00FE4738">
        <w:t xml:space="preserve">the </w:t>
      </w:r>
      <w:r>
        <w:t>iex shell.</w:t>
      </w:r>
      <w:r w:rsidR="00ED6028">
        <w:t xml:space="preserve"> </w:t>
      </w:r>
      <w:r w:rsidR="005C7159">
        <w:t>Finally, s</w:t>
      </w:r>
      <w:r w:rsidR="00ED6028">
        <w:t xml:space="preserve">topping </w:t>
      </w:r>
      <w:r w:rsidR="005C7159">
        <w:t xml:space="preserve">Chord is done by running </w:t>
      </w:r>
      <w:r w:rsidR="005C7159">
        <w:rPr>
          <w:i/>
          <w:iCs/>
        </w:rPr>
        <w:t>Chord.stop().</w:t>
      </w:r>
    </w:p>
    <w:p w:rsidR="005C7159" w:rsidRDefault="005C7159" w:rsidP="005C7159">
      <w:pPr>
        <w:pStyle w:val="Heading3"/>
        <w:numPr>
          <w:ilvl w:val="0"/>
          <w:numId w:val="0"/>
        </w:numPr>
        <w:ind w:left="360"/>
      </w:pPr>
      <w:bookmarkStart w:id="47" w:name="_Toc48667853"/>
      <w:r>
        <w:t>8.4.2 Running in simulation mode</w:t>
      </w:r>
      <w:bookmarkEnd w:id="47"/>
    </w:p>
    <w:p w:rsidR="005C7159" w:rsidRPr="005C7159" w:rsidRDefault="005C7159" w:rsidP="005C7159">
      <w:r>
        <w:t xml:space="preserve">Simulation mode is intended for testing and is run by setting </w:t>
      </w:r>
      <w:r>
        <w:rPr>
          <w:i/>
          <w:iCs/>
        </w:rPr>
        <w:t>simulation: true</w:t>
      </w:r>
      <w:r>
        <w:t xml:space="preserve"> in </w:t>
      </w:r>
      <w:r>
        <w:rPr>
          <w:i/>
          <w:iCs/>
        </w:rPr>
        <w:t xml:space="preserve">config.exs </w:t>
      </w:r>
      <w:r>
        <w:t xml:space="preserve">before starting iex. </w:t>
      </w:r>
      <w:r w:rsidR="00470DF4">
        <w:t>Test functions will dynamically set application variables using their respective function arguments.</w:t>
      </w:r>
      <w:r w:rsidR="008E6222">
        <w:t xml:space="preserve"> //Test functions</w:t>
      </w:r>
    </w:p>
    <w:p w:rsidR="00AC4565" w:rsidRDefault="00B60954" w:rsidP="00580750">
      <w:pPr>
        <w:pStyle w:val="Heading1"/>
        <w:numPr>
          <w:ilvl w:val="0"/>
          <w:numId w:val="4"/>
        </w:numPr>
      </w:pPr>
      <w:bookmarkStart w:id="48" w:name="_Toc48667854"/>
      <w:r>
        <w:lastRenderedPageBreak/>
        <w:t>Professional Issues</w:t>
      </w:r>
      <w:bookmarkEnd w:id="48"/>
    </w:p>
    <w:p w:rsidR="00580750" w:rsidRDefault="00580750" w:rsidP="00580750">
      <w:pPr>
        <w:pStyle w:val="Heading1"/>
        <w:numPr>
          <w:ilvl w:val="0"/>
          <w:numId w:val="0"/>
        </w:numPr>
        <w:ind w:left="72"/>
      </w:pPr>
      <w:bookmarkStart w:id="49" w:name="_Toc48667855"/>
      <w:r>
        <w:lastRenderedPageBreak/>
        <w:t>10 Self-Assessment</w:t>
      </w:r>
      <w:bookmarkEnd w:id="49"/>
    </w:p>
    <w:p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rsidR="00B86A23" w:rsidRDefault="00B86A23" w:rsidP="00B86A23"/>
    <w:p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rsidR="004F39BE" w:rsidRDefault="004F39BE" w:rsidP="00B86A23"/>
    <w:p w:rsidR="00B86A23" w:rsidRDefault="00454FE7" w:rsidP="00B86A23">
      <w:r>
        <w:t>One particularly challenging moment was discovering multiple versions of the Chord protocol academic paper during research</w:t>
      </w:r>
      <w:r w:rsidR="00BF4454">
        <w:t>; which</w:t>
      </w:r>
      <w:r>
        <w:t xml:space="preserve"> I overcam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w:t>
      </w:r>
      <w:r w:rsidR="00890147">
        <w:t xml:space="preserve"> by</w:t>
      </w:r>
      <w:r w:rsidR="004F39BE">
        <w:t xml:space="preserve"> offering weekly updates via email in place of Zoom calls when my supervisor was unavailable for those.</w:t>
      </w:r>
    </w:p>
    <w:p w:rsidR="004F39BE" w:rsidRDefault="004F39BE" w:rsidP="00B86A23"/>
    <w:p w:rsidR="004F39BE" w:rsidRDefault="004F39BE" w:rsidP="00B86A23">
      <w:r>
        <w:t xml:space="preserve">The implementation stage of the project went as well as I could expect; one of the main contributing factors being the brilliant Elixir documentation both online and through the </w:t>
      </w:r>
      <w:r>
        <w:rPr>
          <w:i/>
          <w:iCs/>
        </w:rPr>
        <w:t xml:space="preserve">iex </w:t>
      </w:r>
      <w:r>
        <w:t>Elixir shell. In times when I wanted to find a function to fulfill a task or learn more about another, referring to these proved handy in quickly getting answers. What did</w:t>
      </w:r>
      <w:r w:rsidR="007432CD">
        <w:t xml:space="preserve"> not</w:t>
      </w:r>
      <w:r>
        <w:t xml:space="preserve"> go so well with implementation was my lack of experience with Elixir which meant more time was taken researching how to use built-in functions and how to syntactically write aspects of the program.</w:t>
      </w:r>
    </w:p>
    <w:p w:rsidR="004F39BE" w:rsidRDefault="004F39BE" w:rsidP="00B86A23"/>
    <w:p w:rsidR="000E1EC1" w:rsidRDefault="000E1EC1" w:rsidP="00B86A23">
      <w:r>
        <w:t>This project reminded me that its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rsidR="000E1EC1" w:rsidRDefault="000E1EC1" w:rsidP="000E1EC1">
      <w:pPr>
        <w:pStyle w:val="Standard"/>
      </w:pPr>
      <w:r>
        <w:br w:type="page"/>
      </w:r>
    </w:p>
    <w:p w:rsidR="000E1EC1" w:rsidRDefault="000E1EC1" w:rsidP="00B86A23">
      <w:r>
        <w:lastRenderedPageBreak/>
        <w:t xml:space="preserve">The second thing I learnt from this project was not to fear setting expectations </w:t>
      </w:r>
      <w:r w:rsidR="001C2F8B">
        <w:t>or modifying them down the road. When reading the Chord pseudocode, implementation seemed like it would be straightforward but only when I started did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rsidR="001C2F8B" w:rsidRDefault="001C2F8B" w:rsidP="00B86A23"/>
    <w:p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 which begs the question how one gains said large-scale distributed design experience. My current plan is to start off in a role that might not necessarily be related to distributed system development and work my way up from there.</w:t>
      </w:r>
    </w:p>
    <w:p w:rsidR="00B46DB4" w:rsidRDefault="00B46DB4" w:rsidP="00B86A23"/>
    <w:p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rsidR="00DC5454" w:rsidRDefault="00DC5454" w:rsidP="00B86A23"/>
    <w:p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Ecto </w:t>
      </w:r>
      <w:r w:rsidR="00E24CAF">
        <w:t>Object-Relational Mapping framework. Additionally, I aim to look for open source distributed system projects as an alterative to gaining that coveted ‘experience’ while learning more outside my university course.</w:t>
      </w:r>
    </w:p>
    <w:p w:rsidR="00E24CAF" w:rsidRDefault="00E24CAF" w:rsidP="00B86A23"/>
    <w:p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42"/>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134542" w:rsidRPr="00134542" w:rsidRDefault="001657C0" w:rsidP="0013454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134542" w:rsidRPr="00134542">
        <w:rPr>
          <w:noProof/>
          <w:szCs w:val="24"/>
        </w:rPr>
        <w:t>[1]</w:t>
      </w:r>
      <w:r w:rsidR="00134542" w:rsidRPr="00134542">
        <w:rPr>
          <w:noProof/>
          <w:szCs w:val="24"/>
        </w:rPr>
        <w:tab/>
        <w:t>D. Reinsel, J. Gantz, and J. Rydning, “The Digitization of the World - From Edge to Core,” 2018. [Online]. Available: https://www.seagate.com/files/www-content/our-story/trends/files/idc-seagate-dataage-whitepaper.pdf.</w:t>
      </w:r>
    </w:p>
    <w:p w:rsidR="00134542" w:rsidRPr="00134542" w:rsidRDefault="00134542" w:rsidP="00134542">
      <w:pPr>
        <w:autoSpaceDE w:val="0"/>
        <w:adjustRightInd w:val="0"/>
        <w:spacing w:line="240" w:lineRule="exact"/>
        <w:ind w:left="640" w:hanging="640"/>
        <w:rPr>
          <w:noProof/>
          <w:szCs w:val="24"/>
        </w:rPr>
      </w:pPr>
      <w:r w:rsidRPr="00134542">
        <w:rPr>
          <w:noProof/>
          <w:szCs w:val="24"/>
        </w:rPr>
        <w:t>[2]</w:t>
      </w:r>
      <w:r w:rsidRPr="00134542">
        <w:rPr>
          <w:noProof/>
          <w:szCs w:val="24"/>
        </w:rPr>
        <w:tab/>
        <w:t>Domo, “Data Never Sleeps 7.0,” 2019. https://www.domo.com/learn/data-never-sleeps-7 (accessed Jul. 20,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3]</w:t>
      </w:r>
      <w:r w:rsidRPr="00134542">
        <w:rPr>
          <w:noProof/>
          <w:szCs w:val="24"/>
        </w:rPr>
        <w:tab/>
        <w:t xml:space="preserve">Y. Chawathe, S. Ratnasamy, L. Breslau, N. Lanham, and S. Shenker, “Making Gnutella-like P2P Systems Scalable,” </w:t>
      </w:r>
      <w:r w:rsidRPr="00134542">
        <w:rPr>
          <w:i/>
          <w:iCs/>
          <w:noProof/>
          <w:szCs w:val="24"/>
        </w:rPr>
        <w:t>Comput. Commun. Rev.</w:t>
      </w:r>
      <w:r w:rsidRPr="00134542">
        <w:rPr>
          <w:noProof/>
          <w:szCs w:val="24"/>
        </w:rPr>
        <w:t>, vol. 33, no. 4, pp. 407–418.</w:t>
      </w:r>
    </w:p>
    <w:p w:rsidR="00134542" w:rsidRPr="00134542" w:rsidRDefault="00134542" w:rsidP="00134542">
      <w:pPr>
        <w:autoSpaceDE w:val="0"/>
        <w:adjustRightInd w:val="0"/>
        <w:spacing w:line="240" w:lineRule="exact"/>
        <w:ind w:left="640" w:hanging="640"/>
        <w:rPr>
          <w:noProof/>
          <w:szCs w:val="24"/>
        </w:rPr>
      </w:pPr>
      <w:r w:rsidRPr="00134542">
        <w:rPr>
          <w:noProof/>
          <w:szCs w:val="24"/>
        </w:rPr>
        <w:t>[4]</w:t>
      </w:r>
      <w:r w:rsidRPr="00134542">
        <w:rPr>
          <w:noProof/>
          <w:szCs w:val="24"/>
        </w:rPr>
        <w:tab/>
        <w:t xml:space="preserve">M. Gowan, “Requiem for Napster,” </w:t>
      </w:r>
      <w:r w:rsidRPr="00134542">
        <w:rPr>
          <w:i/>
          <w:iCs/>
          <w:noProof/>
          <w:szCs w:val="24"/>
        </w:rPr>
        <w:t>PC World</w:t>
      </w:r>
      <w:r w:rsidRPr="00134542">
        <w:rPr>
          <w:noProof/>
          <w:szCs w:val="24"/>
        </w:rPr>
        <w:t>, 2002. https://www.pcworld.idg.com.au/article/22380/requiem_napster/ (accessed Jul. 20,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5]</w:t>
      </w:r>
      <w:r w:rsidRPr="00134542">
        <w:rPr>
          <w:noProof/>
          <w:szCs w:val="24"/>
        </w:rPr>
        <w:tab/>
        <w:t xml:space="preserve">M. Richtel, “Napster Is Told to Remain Shut,” </w:t>
      </w:r>
      <w:r w:rsidRPr="00134542">
        <w:rPr>
          <w:i/>
          <w:iCs/>
          <w:noProof/>
          <w:szCs w:val="24"/>
        </w:rPr>
        <w:t>The New York Times</w:t>
      </w:r>
      <w:r w:rsidRPr="00134542">
        <w:rPr>
          <w:noProof/>
          <w:szCs w:val="24"/>
        </w:rPr>
        <w:t>, 2001. https://www.nytimes.com/2001/07/12/technology/ebusiness/napster-is-told-to-remain-shut.html.</w:t>
      </w:r>
    </w:p>
    <w:p w:rsidR="00134542" w:rsidRPr="00134542" w:rsidRDefault="00134542" w:rsidP="00134542">
      <w:pPr>
        <w:autoSpaceDE w:val="0"/>
        <w:adjustRightInd w:val="0"/>
        <w:spacing w:line="240" w:lineRule="exact"/>
        <w:ind w:left="640" w:hanging="640"/>
        <w:rPr>
          <w:noProof/>
          <w:szCs w:val="24"/>
        </w:rPr>
      </w:pPr>
      <w:r w:rsidRPr="00134542">
        <w:rPr>
          <w:noProof/>
          <w:szCs w:val="24"/>
        </w:rPr>
        <w:t>[6]</w:t>
      </w:r>
      <w:r w:rsidRPr="00134542">
        <w:rPr>
          <w:noProof/>
          <w:szCs w:val="24"/>
        </w:rPr>
        <w:tab/>
        <w:t xml:space="preserve">Wikipedia, “Gnutella,” </w:t>
      </w:r>
      <w:r w:rsidRPr="00134542">
        <w:rPr>
          <w:i/>
          <w:iCs/>
          <w:noProof/>
          <w:szCs w:val="24"/>
        </w:rPr>
        <w:t>Wikipedia</w:t>
      </w:r>
      <w:r w:rsidRPr="00134542">
        <w:rPr>
          <w:noProof/>
          <w:szCs w:val="24"/>
        </w:rPr>
        <w:t>. https://en.wikipedia.org/wiki/Gnutella (accessed Jul. 20,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7]</w:t>
      </w:r>
      <w:r w:rsidRPr="00134542">
        <w:rPr>
          <w:noProof/>
          <w:szCs w:val="24"/>
        </w:rPr>
        <w:tab/>
        <w:t xml:space="preserve">S. Ratnasamy, P. Francis, M. Handley, R. Karp, and S. Schenker, “A scalable content-addressable network,” </w:t>
      </w:r>
      <w:r w:rsidRPr="00134542">
        <w:rPr>
          <w:i/>
          <w:iCs/>
          <w:noProof/>
          <w:szCs w:val="24"/>
        </w:rPr>
        <w:t>Comput. Commun. Rev.</w:t>
      </w:r>
      <w:r w:rsidRPr="00134542">
        <w:rPr>
          <w:noProof/>
          <w:szCs w:val="24"/>
        </w:rPr>
        <w:t>, vol. 31, no. 4, pp. 161–172, 2001, doi: 10.1145/964723.383072.</w:t>
      </w:r>
    </w:p>
    <w:p w:rsidR="00134542" w:rsidRPr="00134542" w:rsidRDefault="00134542" w:rsidP="00134542">
      <w:pPr>
        <w:autoSpaceDE w:val="0"/>
        <w:adjustRightInd w:val="0"/>
        <w:spacing w:line="240" w:lineRule="exact"/>
        <w:ind w:left="640" w:hanging="640"/>
        <w:rPr>
          <w:noProof/>
          <w:szCs w:val="24"/>
        </w:rPr>
      </w:pPr>
      <w:r w:rsidRPr="00134542">
        <w:rPr>
          <w:noProof/>
          <w:szCs w:val="24"/>
        </w:rPr>
        <w:t>[8]</w:t>
      </w:r>
      <w:r w:rsidRPr="00134542">
        <w:rPr>
          <w:noProof/>
          <w:szCs w:val="24"/>
        </w:rPr>
        <w:tab/>
        <w:t xml:space="preserve">I. Stoica, R. Morris, D. Karger, M. F. Kaashoek, and H. Balakrishnan, “Chord: A scalable peer-to-peer lookup service for internet applications,” </w:t>
      </w:r>
      <w:r w:rsidRPr="00134542">
        <w:rPr>
          <w:i/>
          <w:iCs/>
          <w:noProof/>
          <w:szCs w:val="24"/>
        </w:rPr>
        <w:t>Comput. Commun. Rev.</w:t>
      </w:r>
      <w:r w:rsidRPr="00134542">
        <w:rPr>
          <w:noProof/>
          <w:szCs w:val="24"/>
        </w:rPr>
        <w:t>, vol. 31, no. 4, pp. 149–160, 2001, doi: 10.1145/964723.383071.</w:t>
      </w:r>
    </w:p>
    <w:p w:rsidR="00134542" w:rsidRPr="00134542" w:rsidRDefault="00134542" w:rsidP="00134542">
      <w:pPr>
        <w:autoSpaceDE w:val="0"/>
        <w:adjustRightInd w:val="0"/>
        <w:spacing w:line="240" w:lineRule="exact"/>
        <w:ind w:left="640" w:hanging="640"/>
        <w:rPr>
          <w:noProof/>
          <w:szCs w:val="24"/>
        </w:rPr>
      </w:pPr>
      <w:r w:rsidRPr="00134542">
        <w:rPr>
          <w:noProof/>
          <w:szCs w:val="24"/>
        </w:rPr>
        <w:t>[9]</w:t>
      </w:r>
      <w:r w:rsidRPr="00134542">
        <w:rPr>
          <w:noProof/>
          <w:szCs w:val="24"/>
        </w:rPr>
        <w:tab/>
        <w:t xml:space="preserve">I. Stoica </w:t>
      </w:r>
      <w:r w:rsidRPr="00134542">
        <w:rPr>
          <w:i/>
          <w:iCs/>
          <w:noProof/>
          <w:szCs w:val="24"/>
        </w:rPr>
        <w:t>et al.</w:t>
      </w:r>
      <w:r w:rsidRPr="00134542">
        <w:rPr>
          <w:noProof/>
          <w:szCs w:val="24"/>
        </w:rPr>
        <w:t>, “Chord: A Scalable Peer-to-peer Lookup Protocol for Internet Applications,” 2001.</w:t>
      </w:r>
    </w:p>
    <w:p w:rsidR="00134542" w:rsidRPr="00134542" w:rsidRDefault="00134542" w:rsidP="00134542">
      <w:pPr>
        <w:autoSpaceDE w:val="0"/>
        <w:adjustRightInd w:val="0"/>
        <w:spacing w:line="240" w:lineRule="exact"/>
        <w:ind w:left="640" w:hanging="640"/>
        <w:rPr>
          <w:noProof/>
          <w:szCs w:val="24"/>
        </w:rPr>
      </w:pPr>
      <w:r w:rsidRPr="00134542">
        <w:rPr>
          <w:noProof/>
          <w:szCs w:val="24"/>
        </w:rPr>
        <w:t>[10]</w:t>
      </w:r>
      <w:r w:rsidRPr="00134542">
        <w:rPr>
          <w:noProof/>
          <w:szCs w:val="24"/>
        </w:rPr>
        <w:tab/>
        <w:t xml:space="preserve">P. Maymounkov and D. Mazières, “Kademlia: A peer-to-peer information system based on the XOR metric,” </w:t>
      </w:r>
      <w:r w:rsidRPr="00134542">
        <w:rPr>
          <w:i/>
          <w:iCs/>
          <w:noProof/>
          <w:szCs w:val="24"/>
        </w:rPr>
        <w:t>Lect. Notes Comput. Sci. (including Subser. Lect. Notes Artif. Intell. Lect. Notes Bioinformatics)</w:t>
      </w:r>
      <w:r w:rsidRPr="00134542">
        <w:rPr>
          <w:noProof/>
          <w:szCs w:val="24"/>
        </w:rPr>
        <w:t>, vol. 2429, pp. 53–65, 2002.</w:t>
      </w:r>
    </w:p>
    <w:p w:rsidR="00134542" w:rsidRPr="00134542" w:rsidRDefault="00134542" w:rsidP="00134542">
      <w:pPr>
        <w:autoSpaceDE w:val="0"/>
        <w:adjustRightInd w:val="0"/>
        <w:spacing w:line="240" w:lineRule="exact"/>
        <w:ind w:left="640" w:hanging="640"/>
        <w:rPr>
          <w:noProof/>
          <w:szCs w:val="24"/>
        </w:rPr>
      </w:pPr>
      <w:r w:rsidRPr="00134542">
        <w:rPr>
          <w:noProof/>
          <w:szCs w:val="24"/>
        </w:rPr>
        <w:t>[11]</w:t>
      </w:r>
      <w:r w:rsidRPr="00134542">
        <w:rPr>
          <w:noProof/>
          <w:szCs w:val="24"/>
        </w:rPr>
        <w:tab/>
        <w:t>P. K. Gummadi, S. Saroiu, and S. D. Gribble, “A measurement study of Napster and Gnutella as examples of peer-to-peer file sharing systems,” vol. 32, no. 1, pp. 82–82, doi: 10.1145/510726.510756.</w:t>
      </w:r>
    </w:p>
    <w:p w:rsidR="00134542" w:rsidRPr="00134542" w:rsidRDefault="00134542" w:rsidP="00134542">
      <w:pPr>
        <w:autoSpaceDE w:val="0"/>
        <w:adjustRightInd w:val="0"/>
        <w:spacing w:line="240" w:lineRule="exact"/>
        <w:ind w:left="640" w:hanging="640"/>
        <w:rPr>
          <w:noProof/>
          <w:szCs w:val="24"/>
        </w:rPr>
      </w:pPr>
      <w:r w:rsidRPr="00134542">
        <w:rPr>
          <w:noProof/>
          <w:szCs w:val="24"/>
        </w:rPr>
        <w:t>[12]</w:t>
      </w:r>
      <w:r w:rsidRPr="00134542">
        <w:rPr>
          <w:noProof/>
          <w:szCs w:val="24"/>
        </w:rPr>
        <w:tab/>
        <w:t xml:space="preserve">J. Aspnes and G. Shah, “Skip graphs,” </w:t>
      </w:r>
      <w:r w:rsidRPr="00134542">
        <w:rPr>
          <w:i/>
          <w:iCs/>
          <w:noProof/>
          <w:szCs w:val="24"/>
        </w:rPr>
        <w:t>ACM Trans. Algorithms</w:t>
      </w:r>
      <w:r w:rsidRPr="00134542">
        <w:rPr>
          <w:noProof/>
          <w:szCs w:val="24"/>
        </w:rPr>
        <w:t>, vol. 3, no. 4, pp. 37-es, doi: 10.1145/1290672.1290674.</w:t>
      </w:r>
    </w:p>
    <w:p w:rsidR="00134542" w:rsidRPr="00134542" w:rsidRDefault="00134542" w:rsidP="00134542">
      <w:pPr>
        <w:autoSpaceDE w:val="0"/>
        <w:adjustRightInd w:val="0"/>
        <w:spacing w:line="240" w:lineRule="exact"/>
        <w:ind w:left="640" w:hanging="640"/>
        <w:rPr>
          <w:noProof/>
          <w:szCs w:val="24"/>
        </w:rPr>
      </w:pPr>
      <w:r w:rsidRPr="00134542">
        <w:rPr>
          <w:noProof/>
          <w:szCs w:val="24"/>
        </w:rPr>
        <w:t>[13]</w:t>
      </w:r>
      <w:r w:rsidRPr="0013454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14]</w:t>
      </w:r>
      <w:r w:rsidRPr="00134542">
        <w:rPr>
          <w:noProof/>
          <w:szCs w:val="24"/>
        </w:rPr>
        <w:tab/>
        <w:t>Elixir, “Application - Elixir v1.10.4.” https://hexdocs.pm/elixir/1.10.4/Application.html (accessed Aug. 14,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15]</w:t>
      </w:r>
      <w:r w:rsidRPr="00134542">
        <w:rPr>
          <w:noProof/>
          <w:szCs w:val="24"/>
        </w:rPr>
        <w:tab/>
        <w:t>Erlang, “OTP Design Principles - Erlang.” https://erlang.org/doc/design_principles/des_princ.html#applications (accessed Aug. 14,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16]</w:t>
      </w:r>
      <w:r w:rsidRPr="00134542">
        <w:rPr>
          <w:noProof/>
          <w:szCs w:val="24"/>
        </w:rPr>
        <w:tab/>
        <w:t>Elixir, “GenServer - Elixir v1.10.4.” https://hexdocs.pm/elixir/1.10.4/GenServer.html (accessed Aug. 14, 2020).</w:t>
      </w:r>
    </w:p>
    <w:p w:rsidR="00134542" w:rsidRPr="00134542" w:rsidRDefault="00134542" w:rsidP="00134542">
      <w:pPr>
        <w:autoSpaceDE w:val="0"/>
        <w:adjustRightInd w:val="0"/>
        <w:spacing w:line="240" w:lineRule="exact"/>
        <w:ind w:left="640" w:hanging="640"/>
        <w:rPr>
          <w:noProof/>
        </w:rPr>
      </w:pPr>
      <w:r w:rsidRPr="00134542">
        <w:rPr>
          <w:noProof/>
          <w:szCs w:val="24"/>
        </w:rPr>
        <w:lastRenderedPageBreak/>
        <w:t>[17]</w:t>
      </w:r>
      <w:r w:rsidRPr="00134542">
        <w:rPr>
          <w:noProof/>
          <w:szCs w:val="24"/>
        </w:rPr>
        <w:tab/>
        <w:t>Elixir, “Atom - Elixir v1.10.4.” https://hexdocs.pm/elixir/Atom.html (accessed Aug. 14,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2F52" w:rsidRDefault="00E32F52">
      <w:r>
        <w:separator/>
      </w:r>
    </w:p>
  </w:endnote>
  <w:endnote w:type="continuationSeparator" w:id="0">
    <w:p w:rsidR="00E32F52" w:rsidRDefault="00E32F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76E7" w:rsidRDefault="00A776E7">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76E7" w:rsidRDefault="00A776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76E7" w:rsidRDefault="00A776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76E7" w:rsidRDefault="00A776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2F52" w:rsidRDefault="00E32F52">
      <w:r>
        <w:rPr>
          <w:color w:val="000000"/>
        </w:rPr>
        <w:separator/>
      </w:r>
    </w:p>
  </w:footnote>
  <w:footnote w:type="continuationSeparator" w:id="0">
    <w:p w:rsidR="00E32F52" w:rsidRDefault="00E32F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30D90"/>
    <w:rsid w:val="000359B9"/>
    <w:rsid w:val="00050478"/>
    <w:rsid w:val="000724A6"/>
    <w:rsid w:val="00077AEC"/>
    <w:rsid w:val="000A059E"/>
    <w:rsid w:val="000A07F1"/>
    <w:rsid w:val="000A6FB0"/>
    <w:rsid w:val="000A7621"/>
    <w:rsid w:val="000C11CD"/>
    <w:rsid w:val="000C2EC4"/>
    <w:rsid w:val="000D05EE"/>
    <w:rsid w:val="000D4AC7"/>
    <w:rsid w:val="000D7EDC"/>
    <w:rsid w:val="000E1EC1"/>
    <w:rsid w:val="000E213C"/>
    <w:rsid w:val="000E40AE"/>
    <w:rsid w:val="000E778D"/>
    <w:rsid w:val="000F4DE0"/>
    <w:rsid w:val="000F7811"/>
    <w:rsid w:val="00100E5C"/>
    <w:rsid w:val="00103C4F"/>
    <w:rsid w:val="00105AE5"/>
    <w:rsid w:val="001100D4"/>
    <w:rsid w:val="00110618"/>
    <w:rsid w:val="00110F63"/>
    <w:rsid w:val="001122B2"/>
    <w:rsid w:val="00123C37"/>
    <w:rsid w:val="00134542"/>
    <w:rsid w:val="00135AA7"/>
    <w:rsid w:val="00141B08"/>
    <w:rsid w:val="0015240A"/>
    <w:rsid w:val="0015284D"/>
    <w:rsid w:val="0015748C"/>
    <w:rsid w:val="0016462C"/>
    <w:rsid w:val="0016482B"/>
    <w:rsid w:val="001657C0"/>
    <w:rsid w:val="001658C2"/>
    <w:rsid w:val="001751CB"/>
    <w:rsid w:val="001775C1"/>
    <w:rsid w:val="00184834"/>
    <w:rsid w:val="00196CE4"/>
    <w:rsid w:val="00197C90"/>
    <w:rsid w:val="001C2F8B"/>
    <w:rsid w:val="001C62C3"/>
    <w:rsid w:val="001D5CCF"/>
    <w:rsid w:val="001E05E2"/>
    <w:rsid w:val="001F635D"/>
    <w:rsid w:val="001F6C97"/>
    <w:rsid w:val="00200094"/>
    <w:rsid w:val="00210B03"/>
    <w:rsid w:val="002225F0"/>
    <w:rsid w:val="002319BA"/>
    <w:rsid w:val="0024103A"/>
    <w:rsid w:val="00243025"/>
    <w:rsid w:val="00250CB1"/>
    <w:rsid w:val="00263D3D"/>
    <w:rsid w:val="002659B6"/>
    <w:rsid w:val="00277FC6"/>
    <w:rsid w:val="002812AB"/>
    <w:rsid w:val="00283237"/>
    <w:rsid w:val="00283A54"/>
    <w:rsid w:val="00291D39"/>
    <w:rsid w:val="002A3B79"/>
    <w:rsid w:val="002B39DE"/>
    <w:rsid w:val="002E04C7"/>
    <w:rsid w:val="002E12B8"/>
    <w:rsid w:val="002E758E"/>
    <w:rsid w:val="002E7E92"/>
    <w:rsid w:val="003028AD"/>
    <w:rsid w:val="00320057"/>
    <w:rsid w:val="0032147A"/>
    <w:rsid w:val="003274B5"/>
    <w:rsid w:val="0032770F"/>
    <w:rsid w:val="0033184F"/>
    <w:rsid w:val="00335EE9"/>
    <w:rsid w:val="003436F3"/>
    <w:rsid w:val="00350752"/>
    <w:rsid w:val="003564F0"/>
    <w:rsid w:val="003632A2"/>
    <w:rsid w:val="00363E5E"/>
    <w:rsid w:val="003674BF"/>
    <w:rsid w:val="00370B5B"/>
    <w:rsid w:val="00372B83"/>
    <w:rsid w:val="00372CCA"/>
    <w:rsid w:val="00375B67"/>
    <w:rsid w:val="0037656B"/>
    <w:rsid w:val="003773A8"/>
    <w:rsid w:val="003830AC"/>
    <w:rsid w:val="0039230D"/>
    <w:rsid w:val="0039780F"/>
    <w:rsid w:val="003A01B7"/>
    <w:rsid w:val="003A4235"/>
    <w:rsid w:val="003B4F2E"/>
    <w:rsid w:val="003C7A8B"/>
    <w:rsid w:val="003D38E2"/>
    <w:rsid w:val="003E205E"/>
    <w:rsid w:val="003F1525"/>
    <w:rsid w:val="003F562A"/>
    <w:rsid w:val="003F6657"/>
    <w:rsid w:val="0040269B"/>
    <w:rsid w:val="004372C2"/>
    <w:rsid w:val="00442074"/>
    <w:rsid w:val="00450A56"/>
    <w:rsid w:val="00454FE7"/>
    <w:rsid w:val="00457A76"/>
    <w:rsid w:val="00457CFF"/>
    <w:rsid w:val="00463E43"/>
    <w:rsid w:val="004642B2"/>
    <w:rsid w:val="00470DF4"/>
    <w:rsid w:val="00492067"/>
    <w:rsid w:val="00495714"/>
    <w:rsid w:val="004A0383"/>
    <w:rsid w:val="004A1539"/>
    <w:rsid w:val="004B7468"/>
    <w:rsid w:val="004C0549"/>
    <w:rsid w:val="004C0B74"/>
    <w:rsid w:val="004D5A6F"/>
    <w:rsid w:val="004E2BB5"/>
    <w:rsid w:val="004E33AA"/>
    <w:rsid w:val="004F39BE"/>
    <w:rsid w:val="004F5828"/>
    <w:rsid w:val="00501018"/>
    <w:rsid w:val="00521905"/>
    <w:rsid w:val="00522AD7"/>
    <w:rsid w:val="00542548"/>
    <w:rsid w:val="005450CB"/>
    <w:rsid w:val="00563A85"/>
    <w:rsid w:val="005753B4"/>
    <w:rsid w:val="00580750"/>
    <w:rsid w:val="00581F57"/>
    <w:rsid w:val="0058319E"/>
    <w:rsid w:val="00584AD3"/>
    <w:rsid w:val="005863D2"/>
    <w:rsid w:val="00587199"/>
    <w:rsid w:val="005907EA"/>
    <w:rsid w:val="00596862"/>
    <w:rsid w:val="005B1842"/>
    <w:rsid w:val="005B4A10"/>
    <w:rsid w:val="005C2412"/>
    <w:rsid w:val="005C7159"/>
    <w:rsid w:val="005C7A62"/>
    <w:rsid w:val="005D196D"/>
    <w:rsid w:val="005E1C1C"/>
    <w:rsid w:val="0061192F"/>
    <w:rsid w:val="006136D4"/>
    <w:rsid w:val="00635D54"/>
    <w:rsid w:val="00640A87"/>
    <w:rsid w:val="006517E7"/>
    <w:rsid w:val="0067210E"/>
    <w:rsid w:val="00681A59"/>
    <w:rsid w:val="00687250"/>
    <w:rsid w:val="00694EFA"/>
    <w:rsid w:val="006A4CB4"/>
    <w:rsid w:val="006C202C"/>
    <w:rsid w:val="006F1DA7"/>
    <w:rsid w:val="006F5B32"/>
    <w:rsid w:val="006F731D"/>
    <w:rsid w:val="00701A2B"/>
    <w:rsid w:val="00713AA2"/>
    <w:rsid w:val="00714A75"/>
    <w:rsid w:val="00716D6B"/>
    <w:rsid w:val="00726BC9"/>
    <w:rsid w:val="0073070E"/>
    <w:rsid w:val="007358BF"/>
    <w:rsid w:val="0074083B"/>
    <w:rsid w:val="00742685"/>
    <w:rsid w:val="00742778"/>
    <w:rsid w:val="007432CD"/>
    <w:rsid w:val="007603AC"/>
    <w:rsid w:val="007606F4"/>
    <w:rsid w:val="00763FA2"/>
    <w:rsid w:val="00766E3C"/>
    <w:rsid w:val="007820C0"/>
    <w:rsid w:val="00784720"/>
    <w:rsid w:val="00785721"/>
    <w:rsid w:val="00787F3B"/>
    <w:rsid w:val="007A0F08"/>
    <w:rsid w:val="007C69AD"/>
    <w:rsid w:val="007E4A07"/>
    <w:rsid w:val="007F12D8"/>
    <w:rsid w:val="007F292F"/>
    <w:rsid w:val="007F4374"/>
    <w:rsid w:val="007F4F69"/>
    <w:rsid w:val="00805A09"/>
    <w:rsid w:val="0080745F"/>
    <w:rsid w:val="0082110E"/>
    <w:rsid w:val="0082591B"/>
    <w:rsid w:val="008304BD"/>
    <w:rsid w:val="00836AC4"/>
    <w:rsid w:val="0087086E"/>
    <w:rsid w:val="00874DA1"/>
    <w:rsid w:val="008768A0"/>
    <w:rsid w:val="00877011"/>
    <w:rsid w:val="0088025D"/>
    <w:rsid w:val="00890147"/>
    <w:rsid w:val="008919F3"/>
    <w:rsid w:val="008A1E98"/>
    <w:rsid w:val="008D1C9B"/>
    <w:rsid w:val="008D4417"/>
    <w:rsid w:val="008D5FA3"/>
    <w:rsid w:val="008E4E42"/>
    <w:rsid w:val="008E6222"/>
    <w:rsid w:val="009009F9"/>
    <w:rsid w:val="00905D71"/>
    <w:rsid w:val="00911DCD"/>
    <w:rsid w:val="0091689F"/>
    <w:rsid w:val="00921677"/>
    <w:rsid w:val="00921AF3"/>
    <w:rsid w:val="00922C0D"/>
    <w:rsid w:val="00930229"/>
    <w:rsid w:val="00937CFF"/>
    <w:rsid w:val="0094468B"/>
    <w:rsid w:val="00950E42"/>
    <w:rsid w:val="00953709"/>
    <w:rsid w:val="00962673"/>
    <w:rsid w:val="009668B6"/>
    <w:rsid w:val="009704B2"/>
    <w:rsid w:val="00983011"/>
    <w:rsid w:val="009912D5"/>
    <w:rsid w:val="0099508A"/>
    <w:rsid w:val="009F24F1"/>
    <w:rsid w:val="009F28A6"/>
    <w:rsid w:val="009F5382"/>
    <w:rsid w:val="00A01536"/>
    <w:rsid w:val="00A053C6"/>
    <w:rsid w:val="00A10576"/>
    <w:rsid w:val="00A34F05"/>
    <w:rsid w:val="00A41669"/>
    <w:rsid w:val="00A41A0B"/>
    <w:rsid w:val="00A43575"/>
    <w:rsid w:val="00A44F46"/>
    <w:rsid w:val="00A7380A"/>
    <w:rsid w:val="00A75CCA"/>
    <w:rsid w:val="00A776E7"/>
    <w:rsid w:val="00A77901"/>
    <w:rsid w:val="00A8605D"/>
    <w:rsid w:val="00A93B4F"/>
    <w:rsid w:val="00A9469A"/>
    <w:rsid w:val="00AB463D"/>
    <w:rsid w:val="00AC2CFD"/>
    <w:rsid w:val="00AC39E0"/>
    <w:rsid w:val="00AC4565"/>
    <w:rsid w:val="00AC6688"/>
    <w:rsid w:val="00AD5604"/>
    <w:rsid w:val="00AE3C1B"/>
    <w:rsid w:val="00AE5B58"/>
    <w:rsid w:val="00AE71B7"/>
    <w:rsid w:val="00AF0D0A"/>
    <w:rsid w:val="00AF1788"/>
    <w:rsid w:val="00AF1FBA"/>
    <w:rsid w:val="00B004F2"/>
    <w:rsid w:val="00B0057A"/>
    <w:rsid w:val="00B05473"/>
    <w:rsid w:val="00B0645F"/>
    <w:rsid w:val="00B12080"/>
    <w:rsid w:val="00B21F36"/>
    <w:rsid w:val="00B25403"/>
    <w:rsid w:val="00B2548E"/>
    <w:rsid w:val="00B3344C"/>
    <w:rsid w:val="00B45FFE"/>
    <w:rsid w:val="00B46DB4"/>
    <w:rsid w:val="00B56049"/>
    <w:rsid w:val="00B60954"/>
    <w:rsid w:val="00B65AC2"/>
    <w:rsid w:val="00B84ED7"/>
    <w:rsid w:val="00B86A23"/>
    <w:rsid w:val="00B86CBF"/>
    <w:rsid w:val="00B94C27"/>
    <w:rsid w:val="00BC3C15"/>
    <w:rsid w:val="00BD22F1"/>
    <w:rsid w:val="00BD3276"/>
    <w:rsid w:val="00BD4022"/>
    <w:rsid w:val="00BD6E57"/>
    <w:rsid w:val="00BF4454"/>
    <w:rsid w:val="00BF5BC1"/>
    <w:rsid w:val="00C02368"/>
    <w:rsid w:val="00C023AD"/>
    <w:rsid w:val="00C05F0D"/>
    <w:rsid w:val="00C07B93"/>
    <w:rsid w:val="00C12D8B"/>
    <w:rsid w:val="00C30AC3"/>
    <w:rsid w:val="00C31E74"/>
    <w:rsid w:val="00C34F06"/>
    <w:rsid w:val="00C43916"/>
    <w:rsid w:val="00C4431C"/>
    <w:rsid w:val="00C47FD4"/>
    <w:rsid w:val="00C52B84"/>
    <w:rsid w:val="00C54F59"/>
    <w:rsid w:val="00C56494"/>
    <w:rsid w:val="00C57153"/>
    <w:rsid w:val="00C6267B"/>
    <w:rsid w:val="00C72C94"/>
    <w:rsid w:val="00C76471"/>
    <w:rsid w:val="00C833C4"/>
    <w:rsid w:val="00C968D4"/>
    <w:rsid w:val="00CB74F5"/>
    <w:rsid w:val="00CC2355"/>
    <w:rsid w:val="00CD6751"/>
    <w:rsid w:val="00CD7D8D"/>
    <w:rsid w:val="00CE51AD"/>
    <w:rsid w:val="00CF0BCF"/>
    <w:rsid w:val="00D150C3"/>
    <w:rsid w:val="00D15B5B"/>
    <w:rsid w:val="00D5632E"/>
    <w:rsid w:val="00D60C3D"/>
    <w:rsid w:val="00D61C7C"/>
    <w:rsid w:val="00D71A36"/>
    <w:rsid w:val="00D75A1F"/>
    <w:rsid w:val="00D91B6C"/>
    <w:rsid w:val="00DA16B2"/>
    <w:rsid w:val="00DA4AF4"/>
    <w:rsid w:val="00DA67D7"/>
    <w:rsid w:val="00DB1975"/>
    <w:rsid w:val="00DB264B"/>
    <w:rsid w:val="00DB7D65"/>
    <w:rsid w:val="00DC0923"/>
    <w:rsid w:val="00DC5454"/>
    <w:rsid w:val="00DD0F38"/>
    <w:rsid w:val="00DD71BB"/>
    <w:rsid w:val="00E2267A"/>
    <w:rsid w:val="00E235DA"/>
    <w:rsid w:val="00E24CAF"/>
    <w:rsid w:val="00E32F52"/>
    <w:rsid w:val="00E350D7"/>
    <w:rsid w:val="00E53961"/>
    <w:rsid w:val="00E5675D"/>
    <w:rsid w:val="00E67DB9"/>
    <w:rsid w:val="00E8562A"/>
    <w:rsid w:val="00EB54CE"/>
    <w:rsid w:val="00EB6239"/>
    <w:rsid w:val="00EC1FA5"/>
    <w:rsid w:val="00EC25B7"/>
    <w:rsid w:val="00EC4696"/>
    <w:rsid w:val="00ED6028"/>
    <w:rsid w:val="00ED6D84"/>
    <w:rsid w:val="00EE4112"/>
    <w:rsid w:val="00EF109B"/>
    <w:rsid w:val="00EF763B"/>
    <w:rsid w:val="00F03571"/>
    <w:rsid w:val="00F03FB8"/>
    <w:rsid w:val="00F16062"/>
    <w:rsid w:val="00F213CB"/>
    <w:rsid w:val="00F65102"/>
    <w:rsid w:val="00F75222"/>
    <w:rsid w:val="00F75333"/>
    <w:rsid w:val="00F91D9B"/>
    <w:rsid w:val="00F92672"/>
    <w:rsid w:val="00F93B23"/>
    <w:rsid w:val="00F962A2"/>
    <w:rsid w:val="00FA2EB3"/>
    <w:rsid w:val="00FB3048"/>
    <w:rsid w:val="00FC44BD"/>
    <w:rsid w:val="00FC55D2"/>
    <w:rsid w:val="00FC79E0"/>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AD246"/>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s://elixir-lang.org/instal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E33B2-DE6D-41FE-968B-95A05AE7E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6</TotalTime>
  <Pages>33</Pages>
  <Words>12655</Words>
  <Characters>72136</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8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234</cp:revision>
  <dcterms:created xsi:type="dcterms:W3CDTF">2020-07-23T11:38:00Z</dcterms:created>
  <dcterms:modified xsi:type="dcterms:W3CDTF">2020-08-19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